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CD4AB1" w14:textId="77777777" w:rsidR="006338FE" w:rsidRDefault="006338FE" w:rsidP="0013161B">
      <w:pPr>
        <w:tabs>
          <w:tab w:val="left" w:pos="788"/>
        </w:tabs>
        <w:spacing w:line="360" w:lineRule="auto"/>
      </w:pPr>
    </w:p>
    <w:p w14:paraId="09C2B231" w14:textId="77777777" w:rsidR="006338FE" w:rsidRDefault="006338FE" w:rsidP="0013161B">
      <w:pPr>
        <w:tabs>
          <w:tab w:val="left" w:pos="788"/>
        </w:tabs>
        <w:spacing w:line="360" w:lineRule="auto"/>
        <w:jc w:val="center"/>
      </w:pPr>
    </w:p>
    <w:p w14:paraId="026003E0" w14:textId="77777777" w:rsidR="00E84344" w:rsidRDefault="00E84344" w:rsidP="0013161B">
      <w:pPr>
        <w:tabs>
          <w:tab w:val="left" w:pos="788"/>
        </w:tabs>
        <w:spacing w:line="360" w:lineRule="auto"/>
        <w:jc w:val="center"/>
        <w:rPr>
          <w:b/>
          <w:bCs/>
          <w:sz w:val="36"/>
          <w:szCs w:val="36"/>
        </w:rPr>
      </w:pPr>
    </w:p>
    <w:p w14:paraId="5318699D" w14:textId="77777777" w:rsidR="00E84344" w:rsidRDefault="00E84344" w:rsidP="0013161B">
      <w:pPr>
        <w:tabs>
          <w:tab w:val="left" w:pos="788"/>
        </w:tabs>
        <w:spacing w:line="360" w:lineRule="auto"/>
        <w:jc w:val="center"/>
        <w:rPr>
          <w:b/>
          <w:bCs/>
          <w:sz w:val="36"/>
          <w:szCs w:val="36"/>
        </w:rPr>
      </w:pPr>
    </w:p>
    <w:p w14:paraId="7A06C084" w14:textId="77777777" w:rsidR="00E84344" w:rsidRDefault="00E84344" w:rsidP="0013161B">
      <w:pPr>
        <w:tabs>
          <w:tab w:val="left" w:pos="788"/>
        </w:tabs>
        <w:spacing w:line="360" w:lineRule="auto"/>
        <w:jc w:val="center"/>
        <w:rPr>
          <w:b/>
          <w:bCs/>
          <w:sz w:val="36"/>
          <w:szCs w:val="36"/>
        </w:rPr>
      </w:pPr>
    </w:p>
    <w:p w14:paraId="5D622797" w14:textId="77777777" w:rsidR="00E84344" w:rsidRDefault="00E84344" w:rsidP="0013161B">
      <w:pPr>
        <w:tabs>
          <w:tab w:val="left" w:pos="788"/>
        </w:tabs>
        <w:spacing w:line="360" w:lineRule="auto"/>
        <w:jc w:val="center"/>
        <w:rPr>
          <w:b/>
          <w:bCs/>
          <w:sz w:val="36"/>
          <w:szCs w:val="36"/>
        </w:rPr>
      </w:pPr>
    </w:p>
    <w:p w14:paraId="4A13788C" w14:textId="1661DC56" w:rsidR="00A65B0D" w:rsidRDefault="00A65B0D" w:rsidP="0013161B">
      <w:pPr>
        <w:tabs>
          <w:tab w:val="left" w:pos="788"/>
        </w:tabs>
        <w:spacing w:line="360" w:lineRule="auto"/>
        <w:jc w:val="center"/>
        <w:rPr>
          <w:b/>
          <w:bCs/>
          <w:sz w:val="36"/>
          <w:szCs w:val="36"/>
        </w:rPr>
      </w:pPr>
      <w:r w:rsidRPr="006338FE">
        <w:rPr>
          <w:b/>
          <w:bCs/>
          <w:sz w:val="36"/>
          <w:szCs w:val="36"/>
        </w:rPr>
        <w:t>The Effects of Vein Morphology on Elastic Wing Deformation</w:t>
      </w:r>
    </w:p>
    <w:p w14:paraId="22431FB5" w14:textId="04241961" w:rsidR="006338FE" w:rsidRDefault="006338FE" w:rsidP="0013161B">
      <w:pPr>
        <w:tabs>
          <w:tab w:val="left" w:pos="788"/>
        </w:tabs>
        <w:spacing w:line="360" w:lineRule="auto"/>
        <w:jc w:val="center"/>
        <w:rPr>
          <w:b/>
          <w:bCs/>
          <w:sz w:val="36"/>
          <w:szCs w:val="36"/>
        </w:rPr>
      </w:pPr>
    </w:p>
    <w:p w14:paraId="41C091BF" w14:textId="77777777" w:rsidR="00E84344" w:rsidRDefault="00E84344" w:rsidP="0013161B">
      <w:pPr>
        <w:tabs>
          <w:tab w:val="left" w:pos="788"/>
        </w:tabs>
        <w:spacing w:line="360" w:lineRule="auto"/>
        <w:jc w:val="center"/>
      </w:pPr>
    </w:p>
    <w:p w14:paraId="1898308F" w14:textId="77777777" w:rsidR="00E84344" w:rsidRDefault="00E84344" w:rsidP="0013161B">
      <w:pPr>
        <w:tabs>
          <w:tab w:val="left" w:pos="788"/>
        </w:tabs>
        <w:spacing w:line="360" w:lineRule="auto"/>
        <w:jc w:val="center"/>
      </w:pPr>
    </w:p>
    <w:p w14:paraId="3D65EB58" w14:textId="13A413CC" w:rsidR="006338FE" w:rsidRDefault="006338FE" w:rsidP="0013161B">
      <w:pPr>
        <w:tabs>
          <w:tab w:val="left" w:pos="788"/>
        </w:tabs>
        <w:spacing w:line="360" w:lineRule="auto"/>
        <w:jc w:val="center"/>
      </w:pPr>
      <w:r>
        <w:t>Yosef Mendelson</w:t>
      </w:r>
    </w:p>
    <w:p w14:paraId="101DD2EF" w14:textId="40B0ED1E" w:rsidR="006338FE" w:rsidRDefault="006338FE" w:rsidP="0013161B">
      <w:pPr>
        <w:tabs>
          <w:tab w:val="left" w:pos="788"/>
        </w:tabs>
        <w:spacing w:line="360" w:lineRule="auto"/>
        <w:jc w:val="center"/>
      </w:pPr>
      <w:r>
        <w:t>Under the close supervision of Dr. Gal Ribak</w:t>
      </w:r>
    </w:p>
    <w:p w14:paraId="5E856779" w14:textId="3039D643" w:rsidR="006338FE" w:rsidRDefault="006338FE" w:rsidP="0013161B">
      <w:pPr>
        <w:tabs>
          <w:tab w:val="left" w:pos="788"/>
        </w:tabs>
        <w:spacing w:line="360" w:lineRule="auto"/>
        <w:jc w:val="center"/>
      </w:pPr>
      <w:r>
        <w:t>School of Zoology, Tel Aviv University</w:t>
      </w:r>
    </w:p>
    <w:p w14:paraId="2E946E0A" w14:textId="3168B0B6" w:rsidR="006338FE" w:rsidRPr="006338FE" w:rsidRDefault="006338FE" w:rsidP="0013161B">
      <w:pPr>
        <w:tabs>
          <w:tab w:val="left" w:pos="788"/>
        </w:tabs>
        <w:spacing w:line="360" w:lineRule="auto"/>
        <w:jc w:val="center"/>
      </w:pPr>
      <w:r>
        <w:t>Submission date: September 2022</w:t>
      </w:r>
    </w:p>
    <w:p w14:paraId="49ECBF43" w14:textId="2DD259EC" w:rsidR="00A65B0D" w:rsidRDefault="00A65B0D" w:rsidP="0013161B">
      <w:pPr>
        <w:tabs>
          <w:tab w:val="left" w:pos="788"/>
        </w:tabs>
        <w:spacing w:line="360" w:lineRule="auto"/>
        <w:jc w:val="center"/>
        <w:rPr>
          <w:b/>
          <w:bCs/>
        </w:rPr>
      </w:pPr>
    </w:p>
    <w:p w14:paraId="79D07890" w14:textId="77777777" w:rsidR="0050106E" w:rsidRDefault="0050106E" w:rsidP="0013161B">
      <w:pPr>
        <w:tabs>
          <w:tab w:val="left" w:pos="788"/>
        </w:tabs>
        <w:spacing w:line="360" w:lineRule="auto"/>
        <w:jc w:val="center"/>
        <w:rPr>
          <w:b/>
          <w:bCs/>
        </w:rPr>
      </w:pPr>
    </w:p>
    <w:p w14:paraId="06F8EBE1" w14:textId="77777777" w:rsidR="00E84344" w:rsidRDefault="00E84344" w:rsidP="0013161B">
      <w:pPr>
        <w:tabs>
          <w:tab w:val="left" w:pos="788"/>
        </w:tabs>
        <w:spacing w:line="360" w:lineRule="auto"/>
        <w:rPr>
          <w:b/>
          <w:bCs/>
          <w:u w:val="single"/>
        </w:rPr>
      </w:pPr>
    </w:p>
    <w:p w14:paraId="711FC488" w14:textId="77777777" w:rsidR="00E84344" w:rsidRDefault="00E84344" w:rsidP="0013161B">
      <w:pPr>
        <w:tabs>
          <w:tab w:val="left" w:pos="788"/>
        </w:tabs>
        <w:spacing w:line="360" w:lineRule="auto"/>
        <w:rPr>
          <w:b/>
          <w:bCs/>
          <w:u w:val="single"/>
        </w:rPr>
      </w:pPr>
    </w:p>
    <w:p w14:paraId="6A6C6925" w14:textId="77777777" w:rsidR="00E84344" w:rsidRDefault="00E84344" w:rsidP="0013161B">
      <w:pPr>
        <w:tabs>
          <w:tab w:val="left" w:pos="788"/>
        </w:tabs>
        <w:spacing w:line="360" w:lineRule="auto"/>
        <w:rPr>
          <w:b/>
          <w:bCs/>
          <w:u w:val="single"/>
        </w:rPr>
      </w:pPr>
    </w:p>
    <w:p w14:paraId="1CA6CF7A" w14:textId="77777777" w:rsidR="00E84344" w:rsidRDefault="00E84344" w:rsidP="0013161B">
      <w:pPr>
        <w:tabs>
          <w:tab w:val="left" w:pos="788"/>
        </w:tabs>
        <w:spacing w:line="360" w:lineRule="auto"/>
        <w:rPr>
          <w:b/>
          <w:bCs/>
          <w:u w:val="single"/>
        </w:rPr>
      </w:pPr>
    </w:p>
    <w:p w14:paraId="25D8F584" w14:textId="77777777" w:rsidR="00E84344" w:rsidRDefault="00E84344" w:rsidP="0013161B">
      <w:pPr>
        <w:tabs>
          <w:tab w:val="left" w:pos="788"/>
        </w:tabs>
        <w:spacing w:line="360" w:lineRule="auto"/>
        <w:rPr>
          <w:b/>
          <w:bCs/>
          <w:u w:val="single"/>
        </w:rPr>
      </w:pPr>
    </w:p>
    <w:p w14:paraId="79F1DC46" w14:textId="77777777" w:rsidR="00E84344" w:rsidRDefault="00E84344" w:rsidP="0013161B">
      <w:pPr>
        <w:tabs>
          <w:tab w:val="left" w:pos="788"/>
        </w:tabs>
        <w:spacing w:line="360" w:lineRule="auto"/>
        <w:rPr>
          <w:b/>
          <w:bCs/>
          <w:u w:val="single"/>
        </w:rPr>
      </w:pPr>
    </w:p>
    <w:p w14:paraId="5F45B7C6" w14:textId="77777777" w:rsidR="00E84344" w:rsidRDefault="00E84344" w:rsidP="0013161B">
      <w:pPr>
        <w:tabs>
          <w:tab w:val="left" w:pos="788"/>
        </w:tabs>
        <w:spacing w:line="360" w:lineRule="auto"/>
        <w:rPr>
          <w:b/>
          <w:bCs/>
          <w:u w:val="single"/>
        </w:rPr>
      </w:pPr>
    </w:p>
    <w:p w14:paraId="1CC4429B" w14:textId="77777777" w:rsidR="00E84344" w:rsidRDefault="00E84344" w:rsidP="0013161B">
      <w:pPr>
        <w:tabs>
          <w:tab w:val="left" w:pos="788"/>
        </w:tabs>
        <w:spacing w:line="360" w:lineRule="auto"/>
        <w:rPr>
          <w:b/>
          <w:bCs/>
          <w:u w:val="single"/>
        </w:rPr>
      </w:pPr>
    </w:p>
    <w:p w14:paraId="06C1A9FA" w14:textId="77777777" w:rsidR="00E84344" w:rsidRDefault="00E84344" w:rsidP="0013161B">
      <w:pPr>
        <w:tabs>
          <w:tab w:val="left" w:pos="788"/>
        </w:tabs>
        <w:spacing w:line="360" w:lineRule="auto"/>
        <w:rPr>
          <w:b/>
          <w:bCs/>
          <w:u w:val="single"/>
        </w:rPr>
      </w:pPr>
    </w:p>
    <w:p w14:paraId="3B8DA5B7" w14:textId="77777777" w:rsidR="00E84344" w:rsidRDefault="00E84344" w:rsidP="0013161B">
      <w:pPr>
        <w:tabs>
          <w:tab w:val="left" w:pos="788"/>
        </w:tabs>
        <w:spacing w:line="360" w:lineRule="auto"/>
        <w:rPr>
          <w:b/>
          <w:bCs/>
          <w:u w:val="single"/>
        </w:rPr>
      </w:pPr>
    </w:p>
    <w:p w14:paraId="754064CA" w14:textId="2A69E547" w:rsidR="0050106E" w:rsidRDefault="0050106E" w:rsidP="0013161B">
      <w:pPr>
        <w:tabs>
          <w:tab w:val="left" w:pos="788"/>
        </w:tabs>
        <w:spacing w:line="360" w:lineRule="auto"/>
        <w:rPr>
          <w:b/>
          <w:bCs/>
          <w:u w:val="single"/>
        </w:rPr>
      </w:pPr>
      <w:r>
        <w:rPr>
          <w:b/>
          <w:bCs/>
          <w:u w:val="single"/>
        </w:rPr>
        <w:lastRenderedPageBreak/>
        <w:t>Abstract:</w:t>
      </w:r>
    </w:p>
    <w:p w14:paraId="42679936" w14:textId="250C282B" w:rsidR="0050106E" w:rsidRPr="002156BB" w:rsidRDefault="001B09D0" w:rsidP="0013161B">
      <w:pPr>
        <w:tabs>
          <w:tab w:val="left" w:pos="788"/>
        </w:tabs>
        <w:spacing w:line="360" w:lineRule="auto"/>
      </w:pPr>
      <w:r>
        <w:t xml:space="preserve">Unlike flying vertebrates, insect flight relies on </w:t>
      </w:r>
      <w:r w:rsidR="00985C34">
        <w:t xml:space="preserve">the </w:t>
      </w:r>
      <w:r>
        <w:t>passive</w:t>
      </w:r>
      <w:r w:rsidR="00985C34">
        <w:t>,</w:t>
      </w:r>
      <w:r>
        <w:t xml:space="preserve"> elastic deformation </w:t>
      </w:r>
      <w:r w:rsidR="00BE1A91">
        <w:t>of their wings</w:t>
      </w:r>
      <w:r w:rsidR="00985C34">
        <w:t xml:space="preserve"> to generate lift</w:t>
      </w:r>
      <w:r w:rsidR="00BE1A91">
        <w:t>.</w:t>
      </w:r>
      <w:r w:rsidR="00985C34">
        <w:t xml:space="preserve"> To do so,</w:t>
      </w:r>
      <w:r w:rsidR="00BE1A91">
        <w:t xml:space="preserve"> </w:t>
      </w:r>
      <w:r w:rsidR="00A412AA">
        <w:t xml:space="preserve">wing </w:t>
      </w:r>
      <w:r w:rsidR="00BE1A91">
        <w:t>aerofoil shape</w:t>
      </w:r>
      <w:r w:rsidR="00985C34">
        <w:t xml:space="preserve"> </w:t>
      </w:r>
      <w:r w:rsidR="00BE1A91">
        <w:t xml:space="preserve">is </w:t>
      </w:r>
      <w:r w:rsidR="00985C34">
        <w:t>distorted</w:t>
      </w:r>
      <w:r w:rsidR="00BE1A91">
        <w:t xml:space="preserve"> by </w:t>
      </w:r>
      <w:r w:rsidR="00985C34">
        <w:t xml:space="preserve">the </w:t>
      </w:r>
      <w:r w:rsidR="00BE1A91">
        <w:t xml:space="preserve">aerodynamic </w:t>
      </w:r>
      <w:r w:rsidR="00DC302C">
        <w:t xml:space="preserve">and inertial </w:t>
      </w:r>
      <w:r w:rsidR="00BE1A91">
        <w:t>forces</w:t>
      </w:r>
      <w:r w:rsidR="00985C34">
        <w:t xml:space="preserve"> acting on their</w:t>
      </w:r>
      <w:r w:rsidR="00A412AA">
        <w:t xml:space="preserve"> </w:t>
      </w:r>
      <w:r w:rsidR="00985C34">
        <w:t>unique and intricate mechanical properties</w:t>
      </w:r>
      <w:r>
        <w:t xml:space="preserve">. </w:t>
      </w:r>
      <w:r w:rsidR="00BE1A91">
        <w:t>The</w:t>
      </w:r>
      <w:r w:rsidR="00497B68">
        <w:t xml:space="preserve"> complex interplay between these factors</w:t>
      </w:r>
      <w:r w:rsidR="00BE1A91">
        <w:t xml:space="preserve"> complicate </w:t>
      </w:r>
      <w:r w:rsidR="00497B68">
        <w:t xml:space="preserve">previously proposed </w:t>
      </w:r>
      <w:r w:rsidR="00BE1A91">
        <w:t>mathematical model</w:t>
      </w:r>
      <w:r w:rsidR="00985C34">
        <w:t>s</w:t>
      </w:r>
      <w:r w:rsidR="00BE1A91">
        <w:t xml:space="preserve"> that try to understand</w:t>
      </w:r>
      <w:r w:rsidR="00554614">
        <w:t xml:space="preserve"> the</w:t>
      </w:r>
      <w:r w:rsidR="00BE1A91">
        <w:t xml:space="preserve"> benefits native to more rigid or more elastic wings.</w:t>
      </w:r>
      <w:r w:rsidR="00985C34">
        <w:t xml:space="preserve"> In our study we focus on </w:t>
      </w:r>
      <w:r w:rsidR="00A412AA">
        <w:t xml:space="preserve">elastic deformation </w:t>
      </w:r>
      <w:r w:rsidR="00554614">
        <w:t xml:space="preserve">and lift generation </w:t>
      </w:r>
      <w:r w:rsidR="00A412AA">
        <w:t>as a function of vein morphology</w:t>
      </w:r>
      <w:r w:rsidR="00554614">
        <w:t xml:space="preserve"> and wing </w:t>
      </w:r>
      <w:r w:rsidR="0013161B">
        <w:t xml:space="preserve">flexural </w:t>
      </w:r>
      <w:r w:rsidR="00554614">
        <w:t>rigidity</w:t>
      </w:r>
      <w:r w:rsidR="00A412AA">
        <w:t xml:space="preserve">. </w:t>
      </w:r>
      <w:r w:rsidR="00554614">
        <w:t>By synthetically</w:t>
      </w:r>
      <w:r w:rsidR="00A412AA">
        <w:t xml:space="preserve"> replicat</w:t>
      </w:r>
      <w:r w:rsidR="00554614">
        <w:t>ing the</w:t>
      </w:r>
      <w:r w:rsidR="00A412AA">
        <w:t xml:space="preserve"> wings of the </w:t>
      </w:r>
      <w:proofErr w:type="spellStart"/>
      <w:r w:rsidR="00A412AA">
        <w:t>Protaetia</w:t>
      </w:r>
      <w:proofErr w:type="spellEnd"/>
      <w:r w:rsidR="00A412AA">
        <w:t xml:space="preserve"> </w:t>
      </w:r>
      <w:proofErr w:type="spellStart"/>
      <w:r w:rsidR="00A412AA">
        <w:t>Cuprea</w:t>
      </w:r>
      <w:proofErr w:type="spellEnd"/>
      <w:r w:rsidR="00A412AA">
        <w:t xml:space="preserve"> </w:t>
      </w:r>
      <w:r w:rsidR="000915F0">
        <w:t xml:space="preserve">and solely fortifying their </w:t>
      </w:r>
      <w:proofErr w:type="spellStart"/>
      <w:r w:rsidR="000915F0">
        <w:t>veinal</w:t>
      </w:r>
      <w:proofErr w:type="spellEnd"/>
      <w:r w:rsidR="000915F0">
        <w:t xml:space="preserve"> network, we are able to directly assess the implications of flexural stiffness on wing deformation and its aerodynamic influences. Our results conclude that a change to vein cross-sectional area directly effects wing rigidity and thus, deformation capabilities. </w:t>
      </w:r>
      <w:r w:rsidR="00497B68">
        <w:t>Furthermore</w:t>
      </w:r>
      <w:r w:rsidR="000915F0">
        <w:t xml:space="preserve">, </w:t>
      </w:r>
      <w:r w:rsidR="00FD4191">
        <w:t xml:space="preserve">our results provide insight </w:t>
      </w:r>
      <w:r w:rsidR="00497B68">
        <w:t>pertaining to</w:t>
      </w:r>
      <w:r w:rsidR="009B038B">
        <w:t xml:space="preserve"> important factors </w:t>
      </w:r>
      <w:r w:rsidR="00597A8C">
        <w:t>to take into</w:t>
      </w:r>
      <w:r w:rsidR="009B038B">
        <w:t xml:space="preserve"> consideration</w:t>
      </w:r>
      <w:r w:rsidR="00E574C4">
        <w:t xml:space="preserve"> </w:t>
      </w:r>
      <w:r w:rsidR="009B038B">
        <w:t>when synthetically</w:t>
      </w:r>
      <w:r w:rsidR="00E574C4">
        <w:t xml:space="preserve"> remodeling </w:t>
      </w:r>
      <w:r w:rsidR="00597A8C">
        <w:t>authentic flapping wings.</w:t>
      </w:r>
      <w:r w:rsidR="009B038B">
        <w:t xml:space="preserve"> </w:t>
      </w:r>
      <w:r w:rsidR="00E574C4">
        <w:t xml:space="preserve"> </w:t>
      </w:r>
    </w:p>
    <w:p w14:paraId="64230B14" w14:textId="77777777" w:rsidR="00E84344" w:rsidRDefault="00E84344" w:rsidP="0013161B">
      <w:pPr>
        <w:tabs>
          <w:tab w:val="left" w:pos="788"/>
        </w:tabs>
        <w:spacing w:line="360" w:lineRule="auto"/>
        <w:rPr>
          <w:b/>
          <w:bCs/>
          <w:u w:val="single"/>
        </w:rPr>
      </w:pPr>
    </w:p>
    <w:p w14:paraId="00BEF20D" w14:textId="77777777" w:rsidR="00E84344" w:rsidRDefault="00E84344" w:rsidP="0013161B">
      <w:pPr>
        <w:tabs>
          <w:tab w:val="left" w:pos="788"/>
        </w:tabs>
        <w:spacing w:line="360" w:lineRule="auto"/>
        <w:rPr>
          <w:b/>
          <w:bCs/>
          <w:u w:val="single"/>
        </w:rPr>
      </w:pPr>
    </w:p>
    <w:p w14:paraId="361163B0" w14:textId="77777777" w:rsidR="00E84344" w:rsidRDefault="00E84344" w:rsidP="0013161B">
      <w:pPr>
        <w:tabs>
          <w:tab w:val="left" w:pos="788"/>
        </w:tabs>
        <w:spacing w:line="360" w:lineRule="auto"/>
        <w:rPr>
          <w:b/>
          <w:bCs/>
          <w:u w:val="single"/>
        </w:rPr>
      </w:pPr>
    </w:p>
    <w:p w14:paraId="211EEE2D" w14:textId="1F19FF9C" w:rsidR="00A65B0D" w:rsidRPr="008932C9" w:rsidRDefault="008932C9" w:rsidP="008932C9">
      <w:pPr>
        <w:tabs>
          <w:tab w:val="left" w:pos="788"/>
        </w:tabs>
        <w:spacing w:line="360" w:lineRule="auto"/>
        <w:rPr>
          <w:b/>
          <w:bCs/>
          <w:u w:val="single"/>
        </w:rPr>
      </w:pPr>
      <w:r>
        <w:rPr>
          <w:b/>
          <w:bCs/>
          <w:u w:val="single"/>
        </w:rPr>
        <w:t xml:space="preserve">1. </w:t>
      </w:r>
      <w:r w:rsidR="00A65B0D" w:rsidRPr="008932C9">
        <w:rPr>
          <w:b/>
          <w:bCs/>
          <w:u w:val="single"/>
        </w:rPr>
        <w:t>Introduction:</w:t>
      </w:r>
    </w:p>
    <w:p w14:paraId="0B0FA853" w14:textId="3C3072FC" w:rsidR="00A65B0D" w:rsidRDefault="00A65B0D" w:rsidP="0013161B">
      <w:pPr>
        <w:tabs>
          <w:tab w:val="left" w:pos="788"/>
        </w:tabs>
        <w:spacing w:line="360" w:lineRule="auto"/>
      </w:pPr>
    </w:p>
    <w:p w14:paraId="4B1CE65D" w14:textId="3F7AFE46" w:rsidR="00083BFE" w:rsidRDefault="0031439F" w:rsidP="0013161B">
      <w:pPr>
        <w:tabs>
          <w:tab w:val="left" w:pos="788"/>
        </w:tabs>
        <w:spacing w:line="360" w:lineRule="auto"/>
      </w:pPr>
      <w:r>
        <w:tab/>
      </w:r>
      <w:r w:rsidR="0063755E">
        <w:t>For millions of years, w</w:t>
      </w:r>
      <w:r w:rsidR="00F1369A">
        <w:t>ings have been subject to evolution</w:t>
      </w:r>
      <w:r w:rsidR="007E425B">
        <w:t xml:space="preserve"> through natural </w:t>
      </w:r>
      <w:r w:rsidR="0063755E">
        <w:t xml:space="preserve">and sexual </w:t>
      </w:r>
      <w:r w:rsidR="007E425B">
        <w:t>selection</w:t>
      </w:r>
      <w:r w:rsidR="00F1369A">
        <w:t xml:space="preserve">. Their </w:t>
      </w:r>
      <w:r w:rsidR="001F5454">
        <w:t xml:space="preserve">divergence and </w:t>
      </w:r>
      <w:r w:rsidR="00BF26DD">
        <w:t>gradual</w:t>
      </w:r>
      <w:r w:rsidR="0063755E">
        <w:t xml:space="preserve"> </w:t>
      </w:r>
      <w:r w:rsidR="00F1369A">
        <w:t>morpholog</w:t>
      </w:r>
      <w:r w:rsidR="0063755E">
        <w:t>ical a</w:t>
      </w:r>
      <w:r w:rsidR="0042027C">
        <w:t>dvances</w:t>
      </w:r>
      <w:r w:rsidR="001F5454">
        <w:t xml:space="preserve"> </w:t>
      </w:r>
      <w:r w:rsidR="00F1369A">
        <w:t xml:space="preserve">directly </w:t>
      </w:r>
      <w:r w:rsidR="001C4955">
        <w:t>impact</w:t>
      </w:r>
      <w:r w:rsidR="00F1369A">
        <w:t xml:space="preserve"> both m</w:t>
      </w:r>
      <w:r w:rsidR="001C4955">
        <w:t>aneuverability</w:t>
      </w:r>
      <w:r w:rsidR="00F1369A">
        <w:t xml:space="preserve"> and </w:t>
      </w:r>
      <w:r w:rsidR="001C4955">
        <w:t xml:space="preserve">the </w:t>
      </w:r>
      <w:r w:rsidR="00F1369A">
        <w:t>energetic efficiency</w:t>
      </w:r>
      <w:r w:rsidR="001C4955">
        <w:t xml:space="preserve"> of flight in </w:t>
      </w:r>
      <w:r w:rsidR="00404A25">
        <w:t xml:space="preserve">different </w:t>
      </w:r>
      <w:r w:rsidR="001C4955">
        <w:t>species</w:t>
      </w:r>
      <w:r w:rsidR="00E84344">
        <w:fldChar w:fldCharType="begin"/>
      </w:r>
      <w:r w:rsidR="00E84344">
        <w:instrText xml:space="preserve"> ADDIN ZOTERO_ITEM CSL_CITATION {"citationID":"CEnuiPvQ","properties":{"formattedCitation":"\\super 1\\nosupersub{}","plainCitation":"1","noteIndex":0},"citationItems":[{"id":267,"uris":["http://zotero.org/users/9581438/items/VQL2B7J2"],"itemData":{"id":267,"type":"article-journal","abstract":"To manoeuvre in air flying animals produce asymmetric flapping between contralateral wings. Unlike the adjustable vertebrate wings, insect wings lack intrinsic musculature, preventing active control over wing shape during flight. However, the wings elastically deform as a result of aerodynamic and inertial forces generated by the flapping motions. How these elastic deformations vary with flapping kinematics and flight performance in free-flying insects is poorly understood. Using high-speed videography, we measured how contralateral wings elastically deform during free-flight manoeuvring in rose chafer beetles (Protaetia cuprea). We found that asymmetric flapping during aerial turns was associated with contralateral differences in chord-wise wing deformations. The highest instantaneous difference in deformation occurred during stroke reversals, resulting from differences in wing rotation timing. Elastic deformation asymmetry was also evident during mid-strokes, where wing compliance increased the angle-of-attack of both wings, but reduced the asymmetry in the angle-of-attack between contralateral wings. A biomechanical model revealed that wing compliance can increase the torques generated by each wing, providing higher potential for manoeuvrability, while concomitantly contributing to flight stability by attenuating steering asymmetry. Such stability may be adaptive for insects such as flower chafers that need to perform delicate low-speed landing manoeuvres among vegetation.","container-title":"Journal of Experimental Biology","DOI":"10.1242/jeb.225599","ISSN":"1477-9145, 0022-0949","language":"en","page":"jeb.225599","source":"DOI.org (Crossref)","title":"Elastic wing deformations mitigate flapping asymmetry during manoeuvres in rose chafers ( &lt;i&gt;Protaetia cuprea&lt;/i&gt; )","author":[{"family":"Meresman","given":"Y."},{"family":"Ribak","given":"G."}],"issued":{"date-parts":[["2020",1,1]]}}}],"schema":"https://github.com/citation-style-language/schema/raw/master/csl-citation.json"} </w:instrText>
      </w:r>
      <w:r w:rsidR="00E84344">
        <w:fldChar w:fldCharType="separate"/>
      </w:r>
      <w:r w:rsidR="00E84344" w:rsidRPr="00E84344">
        <w:rPr>
          <w:rFonts w:ascii="Calibri" w:cs="Calibri"/>
          <w:vertAlign w:val="superscript"/>
        </w:rPr>
        <w:t>1</w:t>
      </w:r>
      <w:r w:rsidR="00E84344">
        <w:fldChar w:fldCharType="end"/>
      </w:r>
      <w:r w:rsidR="00E84344">
        <w:t xml:space="preserve">. </w:t>
      </w:r>
      <w:r w:rsidR="00A65B0D">
        <w:t>Unlike flying vertebrates</w:t>
      </w:r>
      <w:r w:rsidR="00546DAF">
        <w:t xml:space="preserve">, insects lack musculature in their wings </w:t>
      </w:r>
      <w:r w:rsidR="00792DAC">
        <w:t>which</w:t>
      </w:r>
      <w:r w:rsidR="00546DAF">
        <w:t xml:space="preserve"> otherwise offer </w:t>
      </w:r>
      <w:r w:rsidR="001C4955">
        <w:t xml:space="preserve">active and </w:t>
      </w:r>
      <w:r w:rsidR="00546DAF">
        <w:t>precise</w:t>
      </w:r>
      <w:r w:rsidR="001C4955">
        <w:t>,</w:t>
      </w:r>
      <w:r w:rsidR="00546DAF">
        <w:t xml:space="preserve"> aerodynamically favorable alterations during flight</w:t>
      </w:r>
      <w:r w:rsidR="00E84344">
        <w:fldChar w:fldCharType="begin"/>
      </w:r>
      <w:r w:rsidR="00E84344">
        <w:instrText xml:space="preserve"> ADDIN ZOTERO_ITEM CSL_CITATION {"citationID":"nJGFyzPc","properties":{"formattedCitation":"\\super 2\\nosupersub{}","plainCitation":"2","noteIndex":0},"citationItems":[{"id":371,"uris":["http://zotero.org/users/9581438/items/9FBDK26C"],"itemData":{"id":371,"type":"article-journal","container-title":"Journal of Zoology","DOI":"10.1111/j.1469-7998.1981.tb01497.x","ISSN":"0952-8369, 1469-7998","issue":"4","journalAbbreviation":"Journal of Zoology","language":"en","page":"447-468","source":"DOI.org (Crossref)","title":"Support and deformability in insect wings","volume":"193","author":[{"family":"Wootton","given":"Robin J."}],"issued":{"date-parts":[["1981",4]]}}}],"schema":"https://github.com/citation-style-language/schema/raw/master/csl-citation.json"} </w:instrText>
      </w:r>
      <w:r w:rsidR="00E84344">
        <w:fldChar w:fldCharType="separate"/>
      </w:r>
      <w:r w:rsidR="00E84344" w:rsidRPr="00E84344">
        <w:rPr>
          <w:rFonts w:ascii="Calibri" w:cs="Calibri"/>
          <w:vertAlign w:val="superscript"/>
        </w:rPr>
        <w:t>2</w:t>
      </w:r>
      <w:r w:rsidR="00E84344">
        <w:fldChar w:fldCharType="end"/>
      </w:r>
      <w:r w:rsidR="00546DAF">
        <w:t xml:space="preserve">. Instead, </w:t>
      </w:r>
      <w:r w:rsidR="007E425B">
        <w:t xml:space="preserve">during flapping, </w:t>
      </w:r>
      <w:r w:rsidR="00546DAF">
        <w:t xml:space="preserve">insects rely on </w:t>
      </w:r>
      <w:r w:rsidR="00A65E2A">
        <w:t>the</w:t>
      </w:r>
      <w:r w:rsidR="001C4955">
        <w:t xml:space="preserve"> more passive</w:t>
      </w:r>
      <w:r w:rsidR="00A65E2A">
        <w:t xml:space="preserve"> </w:t>
      </w:r>
      <w:r w:rsidR="00546DAF">
        <w:t>elastic deformation of their thin, membranous wings</w:t>
      </w:r>
      <w:r w:rsidR="00011079">
        <w:t xml:space="preserve">. </w:t>
      </w:r>
      <w:r w:rsidR="0042027C">
        <w:t>In this case, the aerofoil shape of the malleable insect wings is controlled by their</w:t>
      </w:r>
      <w:r w:rsidR="007E425B">
        <w:t xml:space="preserve"> interact</w:t>
      </w:r>
      <w:r w:rsidR="0042027C">
        <w:t>ions</w:t>
      </w:r>
      <w:r w:rsidR="007E425B">
        <w:t xml:space="preserve"> with inertial and aerodynamic force</w:t>
      </w:r>
      <w:r w:rsidR="0042027C">
        <w:t>s as they flap</w:t>
      </w:r>
      <w:r w:rsidR="00E84344">
        <w:fldChar w:fldCharType="begin"/>
      </w:r>
      <w:r w:rsidR="00E84344">
        <w:instrText xml:space="preserve"> ADDIN ZOTERO_ITEM CSL_CITATION {"citationID":"LN5peF47","properties":{"formattedCitation":"\\super 3\\nosupersub{}","plainCitation":"3","noteIndex":0},"citationItems":[{"id":276,"uris":["http://zotero.org/users/9581438/items/EH78NG7J"],"itemData":{"id":276,"type":"article-journal","abstract":"Intraspecific variation in adult body mass can be particularly high in some insect species, mandating adjustment of the wing's structural properties to support the weight of the larger body mass in air. Insect wings elastically deform during flapping, dynamically changing the twist and camber of the relatively thin and flat aerofoil. We examined how wing deformations during free flight scale with body mass within a species of rose chafers (Coleoptera:\n              Protaetia cuprea\n              ) in which individuals varied more than threefold in body mass (0.38–1.29 g). Beetles taking off voluntarily were filmed using three high-speed cameras and the instantaneous deformation of their wings during the flapping cycle was analysed. Flapping frequency decreased in larger beetles but, otherwise, flapping kinematics remained similar in both small and large beetles. Deflection of the wing chord-wise varied along the span, with average deflections at the proximal trailing edge higher by 0.2 and 0.197 wing lengths compared to the distal trailing edge in the downstroke and the upstroke, respectively. These deflections scaled with wing chord to the power of 1.0, implying a constant twist and camber despite the variations in wing and body size. This suggests that the allometric growth in wing size includes adjustment of the flexural stiffness of the wing structure to preserve wing twist and camber during flapping.","container-title":"Royal Society Open Science","DOI":"10.1098/rsos.171152","ISSN":"2054-5703","issue":"10","journalAbbreviation":"R. Soc. open sci.","language":"en","page":"171152","source":"DOI.org (Crossref)","title":"Allometry of wing twist and camber in a flower chafer during free flight: How do wing deformations scale with body size?","title-short":"Allometry of wing twist and camber in a flower chafer during free flight","volume":"4","author":[{"family":"Meresman","given":"Yonatan"},{"family":"Ribak","given":"Gal"}],"issued":{"date-parts":[["2017",10]]}}}],"schema":"https://github.com/citation-style-language/schema/raw/master/csl-citation.json"} </w:instrText>
      </w:r>
      <w:r w:rsidR="00E84344">
        <w:fldChar w:fldCharType="separate"/>
      </w:r>
      <w:r w:rsidR="00E84344" w:rsidRPr="00E84344">
        <w:rPr>
          <w:rFonts w:ascii="Calibri" w:cs="Calibri"/>
          <w:vertAlign w:val="superscript"/>
        </w:rPr>
        <w:t>3</w:t>
      </w:r>
      <w:r w:rsidR="00E84344">
        <w:fldChar w:fldCharType="end"/>
      </w:r>
      <w:r w:rsidR="00E84344">
        <w:t>.</w:t>
      </w:r>
    </w:p>
    <w:p w14:paraId="7E33512E" w14:textId="2F6FE464" w:rsidR="00604C97" w:rsidRDefault="00083BFE" w:rsidP="0013161B">
      <w:pPr>
        <w:tabs>
          <w:tab w:val="left" w:pos="788"/>
        </w:tabs>
        <w:spacing w:line="360" w:lineRule="auto"/>
      </w:pPr>
      <w:r>
        <w:tab/>
      </w:r>
      <w:r w:rsidR="001F5454">
        <w:t>P</w:t>
      </w:r>
      <w:r w:rsidR="007813E4">
        <w:t>assive d</w:t>
      </w:r>
      <w:r w:rsidR="007E425B">
        <w:t xml:space="preserve">eformation </w:t>
      </w:r>
      <w:r w:rsidR="001F5454">
        <w:t xml:space="preserve">in insects </w:t>
      </w:r>
      <w:r w:rsidR="007E425B">
        <w:t>is further regulated</w:t>
      </w:r>
      <w:r w:rsidR="007813E4">
        <w:t xml:space="preserve"> </w:t>
      </w:r>
      <w:r w:rsidR="007E425B">
        <w:t xml:space="preserve">by </w:t>
      </w:r>
      <w:r w:rsidR="0031439F">
        <w:t xml:space="preserve">mechanical properties throughout the wings such </w:t>
      </w:r>
      <w:r w:rsidR="007E425B">
        <w:t>a</w:t>
      </w:r>
      <w:r w:rsidR="0031439F">
        <w:t>s a</w:t>
      </w:r>
      <w:r w:rsidR="007E425B">
        <w:t xml:space="preserve"> relatively </w:t>
      </w:r>
      <w:r w:rsidR="0031439F">
        <w:t>rigid</w:t>
      </w:r>
      <w:r w:rsidR="007E425B">
        <w:t xml:space="preserve"> </w:t>
      </w:r>
      <w:proofErr w:type="spellStart"/>
      <w:r w:rsidR="007E425B">
        <w:t>ve</w:t>
      </w:r>
      <w:r w:rsidR="00223752">
        <w:t>i</w:t>
      </w:r>
      <w:r w:rsidR="007E425B">
        <w:t>nal</w:t>
      </w:r>
      <w:proofErr w:type="spellEnd"/>
      <w:r w:rsidR="007E425B">
        <w:t xml:space="preserve"> network</w:t>
      </w:r>
      <w:r w:rsidR="00BF62E5">
        <w:t>,</w:t>
      </w:r>
      <w:r w:rsidR="007E425B">
        <w:t xml:space="preserve"> </w:t>
      </w:r>
      <w:r w:rsidR="0031439F">
        <w:t xml:space="preserve">used to </w:t>
      </w:r>
      <w:r w:rsidR="007813E4">
        <w:t xml:space="preserve">provide </w:t>
      </w:r>
      <w:r w:rsidR="00223752">
        <w:t>deformation-</w:t>
      </w:r>
      <w:r w:rsidR="007813E4">
        <w:t>supporti</w:t>
      </w:r>
      <w:r w:rsidR="00223752">
        <w:t>ng</w:t>
      </w:r>
      <w:r w:rsidR="007813E4">
        <w:t xml:space="preserve"> and </w:t>
      </w:r>
      <w:r w:rsidR="0031439F">
        <w:t>deformation-</w:t>
      </w:r>
      <w:r w:rsidR="007813E4">
        <w:t>limiting areas</w:t>
      </w:r>
      <w:r w:rsidR="00E84344">
        <w:fldChar w:fldCharType="begin"/>
      </w:r>
      <w:r w:rsidR="00E84344">
        <w:instrText xml:space="preserve"> ADDIN ZOTERO_ITEM CSL_CITATION {"citationID":"7RjJV9zb","properties":{"formattedCitation":"\\super 2\\nosupersub{}","plainCitation":"2","noteIndex":0},"citationItems":[{"id":371,"uris":["http://zotero.org/users/9581438/items/9FBDK26C"],"itemData":{"id":371,"type":"article-journal","container-title":"Journal of Zoology","DOI":"10.1111/j.1469-7998.1981.tb01497.x","ISSN":"0952-8369, 1469-7998","issue":"4","journalAbbreviation":"Journal of Zoology","language":"en","page":"447-468","source":"DOI.org (Crossref)","title":"Support and deformability in insect wings","volume":"193","author":[{"family":"Wootton","given":"Robin J."}],"issued":{"date-parts":[["1981",4]]}}}],"schema":"https://github.com/citation-style-language/schema/raw/master/csl-citation.json"} </w:instrText>
      </w:r>
      <w:r w:rsidR="00E84344">
        <w:fldChar w:fldCharType="separate"/>
      </w:r>
      <w:r w:rsidR="00E84344" w:rsidRPr="00E84344">
        <w:rPr>
          <w:rFonts w:ascii="Calibri" w:cs="Calibri"/>
          <w:vertAlign w:val="superscript"/>
        </w:rPr>
        <w:t>2</w:t>
      </w:r>
      <w:r w:rsidR="00E84344">
        <w:fldChar w:fldCharType="end"/>
      </w:r>
      <w:r w:rsidR="00E84344">
        <w:t xml:space="preserve">. </w:t>
      </w:r>
      <w:r w:rsidR="00A60D78">
        <w:t xml:space="preserve">Different </w:t>
      </w:r>
      <w:r w:rsidR="0076580D">
        <w:t>venation patterns</w:t>
      </w:r>
      <w:r w:rsidR="001F5454">
        <w:t xml:space="preserve"> thus translate </w:t>
      </w:r>
      <w:r w:rsidR="00410AE4">
        <w:t>in</w:t>
      </w:r>
      <w:r w:rsidR="001F5454">
        <w:t xml:space="preserve">to </w:t>
      </w:r>
      <w:r w:rsidR="001F5454">
        <w:lastRenderedPageBreak/>
        <w:t xml:space="preserve">differences in wing twist and camber, </w:t>
      </w:r>
      <w:r w:rsidR="00A60D78">
        <w:t>pushing</w:t>
      </w:r>
      <w:r w:rsidR="001F5454">
        <w:t xml:space="preserve"> species to adopt different niches</w:t>
      </w:r>
      <w:r w:rsidR="00A60D78">
        <w:t xml:space="preserve"> depending on what their wings are better suited for</w:t>
      </w:r>
      <w:r w:rsidR="0042027C">
        <w:t>. O</w:t>
      </w:r>
      <w:r w:rsidR="00410AE4">
        <w:t xml:space="preserve">ne such example </w:t>
      </w:r>
      <w:r w:rsidR="003972F4">
        <w:t xml:space="preserve">was seen </w:t>
      </w:r>
      <w:r w:rsidR="00DE215A">
        <w:t xml:space="preserve">when comparing </w:t>
      </w:r>
      <w:r w:rsidR="003972F4">
        <w:t xml:space="preserve">between </w:t>
      </w:r>
      <w:r w:rsidR="00DE215A">
        <w:t xml:space="preserve">interspecific </w:t>
      </w:r>
      <w:r w:rsidR="0070405C">
        <w:t>wing-</w:t>
      </w:r>
      <w:r w:rsidR="00DE215A">
        <w:t>vein arrangements</w:t>
      </w:r>
      <w:r w:rsidR="00462C10">
        <w:t xml:space="preserve"> and the resulting </w:t>
      </w:r>
      <w:r w:rsidR="0070405C">
        <w:t xml:space="preserve">elastic </w:t>
      </w:r>
      <w:r w:rsidR="00462C10">
        <w:t>deformation</w:t>
      </w:r>
      <w:r w:rsidR="00DE215A">
        <w:t xml:space="preserve"> </w:t>
      </w:r>
      <w:r w:rsidR="003972F4">
        <w:t>within</w:t>
      </w:r>
      <w:r w:rsidR="00DE215A">
        <w:t xml:space="preserve"> the scarab beetle family. </w:t>
      </w:r>
      <w:r w:rsidR="00462C10">
        <w:t xml:space="preserve">Rose chafers, </w:t>
      </w:r>
      <w:r w:rsidR="00BF26DD">
        <w:t>which</w:t>
      </w:r>
      <w:r w:rsidR="00462C10">
        <w:t xml:space="preserve"> require </w:t>
      </w:r>
      <w:r w:rsidR="00DC302C">
        <w:t>precision-landing</w:t>
      </w:r>
      <w:r w:rsidR="00462C10">
        <w:t xml:space="preserve"> to feed on flowers, were found to have a subtle difference in </w:t>
      </w:r>
      <w:proofErr w:type="gramStart"/>
      <w:r w:rsidR="00462C10">
        <w:t>vein</w:t>
      </w:r>
      <w:proofErr w:type="gramEnd"/>
      <w:r w:rsidR="0070405C">
        <w:t xml:space="preserve"> </w:t>
      </w:r>
      <w:r w:rsidR="00462C10">
        <w:t xml:space="preserve">arrangement leading to a more compliant trailing edge (TE). In contrast, dung beetles, who use fast flight to reach </w:t>
      </w:r>
      <w:r w:rsidR="00DC302C">
        <w:t xml:space="preserve">a </w:t>
      </w:r>
      <w:r w:rsidR="00462C10">
        <w:t>general feeding ground</w:t>
      </w:r>
      <w:r w:rsidR="00DC302C">
        <w:t xml:space="preserve"> area</w:t>
      </w:r>
      <w:r w:rsidR="00462C10">
        <w:t xml:space="preserve">, expressed a shift in </w:t>
      </w:r>
      <w:r w:rsidR="00B855D3">
        <w:t>wing-</w:t>
      </w:r>
      <w:r w:rsidR="00462C10">
        <w:t xml:space="preserve">vein placement </w:t>
      </w:r>
      <w:r w:rsidR="00D43CB7">
        <w:t xml:space="preserve">resulting in a more </w:t>
      </w:r>
      <w:r w:rsidR="0070405C">
        <w:t>locally</w:t>
      </w:r>
      <w:r w:rsidR="00E84344">
        <w:t xml:space="preserve"> </w:t>
      </w:r>
      <w:r w:rsidR="00D43CB7">
        <w:t>rigid wing with less deformation</w:t>
      </w:r>
      <w:r w:rsidR="00E84344">
        <w:fldChar w:fldCharType="begin"/>
      </w:r>
      <w:r w:rsidR="00E84344">
        <w:instrText xml:space="preserve"> ADDIN ZOTERO_ITEM CSL_CITATION {"citationID":"JBPGlALd","properties":{"formattedCitation":"\\super 1,4\\nosupersub{}","plainCitation":"1,4","noteIndex":0},"citationItems":[{"id":267,"uris":["http://zotero.org/users/9581438/items/VQL2B7J2"],"itemData":{"id":267,"type":"article-journal","abstract":"To manoeuvre in air flying animals produce asymmetric flapping between contralateral wings. Unlike the adjustable vertebrate wings, insect wings lack intrinsic musculature, preventing active control over wing shape during flight. However, the wings elastically deform as a result of aerodynamic and inertial forces generated by the flapping motions. How these elastic deformations vary with flapping kinematics and flight performance in free-flying insects is poorly understood. Using high-speed videography, we measured how contralateral wings elastically deform during free-flight manoeuvring in rose chafer beetles (Protaetia cuprea). We found that asymmetric flapping during aerial turns was associated with contralateral differences in chord-wise wing deformations. The highest instantaneous difference in deformation occurred during stroke reversals, resulting from differences in wing rotation timing. Elastic deformation asymmetry was also evident during mid-strokes, where wing compliance increased the angle-of-attack of both wings, but reduced the asymmetry in the angle-of-attack between contralateral wings. A biomechanical model revealed that wing compliance can increase the torques generated by each wing, providing higher potential for manoeuvrability, while concomitantly contributing to flight stability by attenuating steering asymmetry. Such stability may be adaptive for insects such as flower chafers that need to perform delicate low-speed landing manoeuvres among vegetation.","container-title":"Journal of Experimental Biology","DOI":"10.1242/jeb.225599","ISSN":"1477-9145, 0022-0949","language":"en","page":"jeb.225599","source":"DOI.org (Crossref)","title":"Elastic wing deformations mitigate flapping asymmetry during manoeuvres in rose chafers ( &lt;i&gt;Protaetia cuprea&lt;/i&gt; )","author":[{"family":"Meresman","given":"Y."},{"family":"Ribak","given":"G."}],"issued":{"date-parts":[["2020",1,1]]}}},{"id":278,"uris":["http://zotero.org/users/9581438/items/3ZPXYQNY"],"itemData":{"id":278,"type":"article-journal","abstract":"Insect wing shapes and the internal wing-vein arrangement are remarkably diverse. Although the wings lack intrinsic musculature to adjust shape actively, they elastically deform due to aerodynamic and inertial loads during flapping. In turn, the deformations alter the shape of the wing profile affecting the aerodynamic force. To determine how changes in wing-vein arrangement affect elastic wing deformation during free flight, we compared elastic wing deformations between free-flying rose chafers (\n              Protaetia cuprea\n              ) and dung beetles (\n              Scarabaeus puncticollis\n              ), complementing the comparison with wing static bending measurements. The broader relevance of the results to scarab beetle divergence was examined in a geometric morphometric (GM) analysis of wing-vein arrangement in 20 species differing in phylogeny and ecology. Despite rose chafers and dung beetles demonstrating similar flapping kinematics and wing size, the rose chafer wings undergo greater elastic deformation during flapping. GM analyses corrected for phylogenetic relatedness revealed that the two beetles represent extremes in wing morphology among the scarab subfamilies. Most of the differences occur at the distal leading edge and the proximal trailing edge of the wing, diversifying the flexibility of these regions, thereby changing the pattern of elastic wing deformation during flapping. Changes to local wing compliance seem to be associated with the diversification of scarab beetles to different food sources, perhaps as an adaptation to meet the demands of diverse flight styles.","container-title":"Royal Society Open Science","DOI":"10.1098/rsos.200277","ISSN":"2054-5703","issue":"4","journalAbbreviation":"R. Soc. open sci.","language":"en","page":"200277","source":"DOI.org (Crossref)","title":"Morphological diversification has led to inter-specific variation in elastic wing deformation during flight in scarab beetles","volume":"7","author":[{"family":"Meresman","given":"Y."},{"family":"Husak","given":"J. F."},{"family":"Ben-Shlomo","given":"R."},{"family":"Ribak","given":"G."}],"issued":{"date-parts":[["2020",4]]}}}],"schema":"https://github.com/citation-style-language/schema/raw/master/csl-citation.json"} </w:instrText>
      </w:r>
      <w:r w:rsidR="00E84344">
        <w:fldChar w:fldCharType="separate"/>
      </w:r>
      <w:r w:rsidR="00E84344" w:rsidRPr="00E84344">
        <w:rPr>
          <w:rFonts w:ascii="Calibri" w:cs="Calibri"/>
          <w:vertAlign w:val="superscript"/>
        </w:rPr>
        <w:t>1,4</w:t>
      </w:r>
      <w:r w:rsidR="00E84344">
        <w:fldChar w:fldCharType="end"/>
      </w:r>
      <w:r w:rsidR="00D43CB7">
        <w:t>.</w:t>
      </w:r>
      <w:r w:rsidR="003972F4">
        <w:t xml:space="preserve"> </w:t>
      </w:r>
      <w:r w:rsidR="00A60D78">
        <w:t>It is at this intersection that</w:t>
      </w:r>
      <w:r w:rsidR="001F5454">
        <w:t xml:space="preserve"> </w:t>
      </w:r>
      <w:r w:rsidR="00A60D78">
        <w:t>c</w:t>
      </w:r>
      <w:r w:rsidR="00B438AB">
        <w:t>ontroversy still remains whether</w:t>
      </w:r>
      <w:r w:rsidR="00404A25">
        <w:t xml:space="preserve"> </w:t>
      </w:r>
      <w:r w:rsidR="00B438AB">
        <w:t xml:space="preserve">these </w:t>
      </w:r>
      <w:r w:rsidR="00A60D78">
        <w:t xml:space="preserve">elastic </w:t>
      </w:r>
      <w:r w:rsidR="00404A25">
        <w:t xml:space="preserve">deformations improve or stunt aerodynamic output in comparison to </w:t>
      </w:r>
      <w:r w:rsidR="0070405C">
        <w:t xml:space="preserve">a more </w:t>
      </w:r>
      <w:r w:rsidR="00404A25">
        <w:t xml:space="preserve">rigid </w:t>
      </w:r>
      <w:r w:rsidR="00604C97">
        <w:t>alternative</w:t>
      </w:r>
      <w:r w:rsidR="00B438AB">
        <w:t>.</w:t>
      </w:r>
      <w:r w:rsidR="00C4312A">
        <w:t xml:space="preserve"> </w:t>
      </w:r>
    </w:p>
    <w:p w14:paraId="279D8ED7" w14:textId="55CCED9E" w:rsidR="00081854" w:rsidRDefault="00604C97" w:rsidP="0013161B">
      <w:pPr>
        <w:tabs>
          <w:tab w:val="left" w:pos="788"/>
        </w:tabs>
        <w:spacing w:line="360" w:lineRule="auto"/>
      </w:pPr>
      <w:r>
        <w:tab/>
      </w:r>
      <w:r w:rsidR="007B44A4">
        <w:t xml:space="preserve">In an attempt to understand the functional significance of wing venation on flexural rigidity (EI), Combes and Daniels took a quantitative approach using a simple cantilever beam model to measure the flexural rigidity of insect wings. They concluded that flexural rigidity, and </w:t>
      </w:r>
      <w:r w:rsidR="00410AE4">
        <w:t>consequently</w:t>
      </w:r>
      <w:r w:rsidR="007B44A4">
        <w:t>, span-wise and chord-wise deflection</w:t>
      </w:r>
      <w:r w:rsidR="00410AE4">
        <w:t xml:space="preserve"> </w:t>
      </w:r>
      <w:r w:rsidR="007B44A4">
        <w:t xml:space="preserve">scales with </w:t>
      </w:r>
      <w:r w:rsidR="00081854">
        <w:t>the size of the individual</w:t>
      </w:r>
      <w:r w:rsidR="00E84344">
        <w:fldChar w:fldCharType="begin"/>
      </w:r>
      <w:r w:rsidR="00E84344">
        <w:instrText xml:space="preserve"> ADDIN ZOTERO_ITEM CSL_CITATION {"citationID":"UqhctDfC","properties":{"formattedCitation":"\\super 5\\nosupersub{}","plainCitation":"5","noteIndex":0},"citationItems":[{"id":415,"uris":["http://zotero.org/users/9581438/items/DAPF8JA8"],"itemData":{"id":415,"type":"article-journal","abstract":"During ﬂight, many insect wings undergo dramatic whereas chordwise ﬂexural stiffness scales with the square deformations that are controlled largely by the of chord length. Wing size accounts for over 95% of the architecture of the wing. The pattern of supporting veins variability in measured ﬂexural stiffness; the residuals in wings varies widely among insect orders and families, of this relationship are small and uncorrelated with but the functional signiﬁcance of phylogenetic trends in standardized independent contrasts of wing venation wing venation remains unknown, and measurements of characters. In all species tested, spanwise ﬂexural stiffness the mechanical properties of wings are rare. In this study, is 1–2 orders of magnitude larger than chordwise ﬂexural we address the relationship between venation pattern and stiffness. A ﬁnite element model of an insect wing wing ﬂexibility by measuring the ﬂexural stiffness of wings demonstrates that leading edge veins are crucial in (in both the spanwise and chordwise directions) and generating this spanwise–chordwise anisotropy.","container-title":"Journal of Experimental Biology","DOI":"10.1242/jeb.00523","ISSN":"1477-9145, 0022-0949","issue":"17","language":"en","page":"2979-2987","source":"DOI.org (Crossref)","title":"Flexural stiffness in insect wings I. Scaling and the influence of wing venation","volume":"206","author":[{"family":"Combes","given":"S. A."},{"family":"Daniel","given":"T. L."}],"issued":{"date-parts":[["2003",9,1]]}}}],"schema":"https://github.com/citation-style-language/schema/raw/master/csl-citation.json"} </w:instrText>
      </w:r>
      <w:r w:rsidR="00E84344">
        <w:fldChar w:fldCharType="separate"/>
      </w:r>
      <w:r w:rsidR="00E84344" w:rsidRPr="00E84344">
        <w:rPr>
          <w:rFonts w:ascii="Calibri" w:cs="Calibri"/>
          <w:vertAlign w:val="superscript"/>
        </w:rPr>
        <w:t>5</w:t>
      </w:r>
      <w:r w:rsidR="00E84344">
        <w:fldChar w:fldCharType="end"/>
      </w:r>
      <w:r w:rsidR="00A60D78">
        <w:t xml:space="preserve">. </w:t>
      </w:r>
      <w:r w:rsidR="00D07E64">
        <w:t xml:space="preserve">Studies by </w:t>
      </w:r>
      <w:r w:rsidR="00A60D78">
        <w:t xml:space="preserve">Yonatan </w:t>
      </w:r>
      <w:proofErr w:type="spellStart"/>
      <w:r w:rsidR="00A60D78">
        <w:t>Meresman</w:t>
      </w:r>
      <w:proofErr w:type="spellEnd"/>
      <w:r w:rsidR="00A60D78">
        <w:t xml:space="preserve"> and Gal Ribak</w:t>
      </w:r>
      <w:r w:rsidR="00410AE4">
        <w:t>,</w:t>
      </w:r>
      <w:r w:rsidR="00A60D78">
        <w:t xml:space="preserve"> however, </w:t>
      </w:r>
      <w:r w:rsidR="00C66C23">
        <w:t>debate</w:t>
      </w:r>
      <w:r w:rsidR="001936C3">
        <w:t>d</w:t>
      </w:r>
      <w:r w:rsidR="00C66C23">
        <w:t xml:space="preserve"> that </w:t>
      </w:r>
      <w:r w:rsidR="00081854">
        <w:t>morphological parameters do not change evenly with changes to body size</w:t>
      </w:r>
      <w:r w:rsidR="00B855D3">
        <w:t>. This</w:t>
      </w:r>
      <w:r w:rsidR="0070405C">
        <w:t xml:space="preserve"> </w:t>
      </w:r>
      <w:r w:rsidR="00081854">
        <w:t>render</w:t>
      </w:r>
      <w:r w:rsidR="00DC302C">
        <w:t>s</w:t>
      </w:r>
      <w:r w:rsidR="00B855D3">
        <w:t xml:space="preserve"> simplistic</w:t>
      </w:r>
      <w:r w:rsidR="00081854">
        <w:t xml:space="preserve"> mathematical models unfavorable when trying to inspect the tradeoffs between having a more rigid or compliant wing</w:t>
      </w:r>
      <w:r w:rsidR="00E84344">
        <w:fldChar w:fldCharType="begin"/>
      </w:r>
      <w:r w:rsidR="00E84344">
        <w:instrText xml:space="preserve"> ADDIN ZOTERO_ITEM CSL_CITATION {"citationID":"Mdgp8qGh","properties":{"formattedCitation":"\\super 3\\nosupersub{}","plainCitation":"3","noteIndex":0},"citationItems":[{"id":276,"uris":["http://zotero.org/users/9581438/items/EH78NG7J"],"itemData":{"id":276,"type":"article-journal","abstract":"Intraspecific variation in adult body mass can be particularly high in some insect species, mandating adjustment of the wing's structural properties to support the weight of the larger body mass in air. Insect wings elastically deform during flapping, dynamically changing the twist and camber of the relatively thin and flat aerofoil. We examined how wing deformations during free flight scale with body mass within a species of rose chafers (Coleoptera:\n              Protaetia cuprea\n              ) in which individuals varied more than threefold in body mass (0.38–1.29 g). Beetles taking off voluntarily were filmed using three high-speed cameras and the instantaneous deformation of their wings during the flapping cycle was analysed. Flapping frequency decreased in larger beetles but, otherwise, flapping kinematics remained similar in both small and large beetles. Deflection of the wing chord-wise varied along the span, with average deflections at the proximal trailing edge higher by 0.2 and 0.197 wing lengths compared to the distal trailing edge in the downstroke and the upstroke, respectively. These deflections scaled with wing chord to the power of 1.0, implying a constant twist and camber despite the variations in wing and body size. This suggests that the allometric growth in wing size includes adjustment of the flexural stiffness of the wing structure to preserve wing twist and camber during flapping.","container-title":"Royal Society Open Science","DOI":"10.1098/rsos.171152","ISSN":"2054-5703","issue":"10","journalAbbreviation":"R. Soc. open sci.","language":"en","page":"171152","source":"DOI.org (Crossref)","title":"Allometry of wing twist and camber in a flower chafer during free flight: How do wing deformations scale with body size?","title-short":"Allometry of wing twist and camber in a flower chafer during free flight","volume":"4","author":[{"family":"Meresman","given":"Yonatan"},{"family":"Ribak","given":"Gal"}],"issued":{"date-parts":[["2017",10]]}}}],"schema":"https://github.com/citation-style-language/schema/raw/master/csl-citation.json"} </w:instrText>
      </w:r>
      <w:r w:rsidR="00E84344">
        <w:fldChar w:fldCharType="separate"/>
      </w:r>
      <w:r w:rsidR="00E84344" w:rsidRPr="00E84344">
        <w:rPr>
          <w:rFonts w:ascii="Calibri" w:cs="Calibri"/>
          <w:vertAlign w:val="superscript"/>
        </w:rPr>
        <w:t>3</w:t>
      </w:r>
      <w:r w:rsidR="00E84344">
        <w:fldChar w:fldCharType="end"/>
      </w:r>
      <w:r w:rsidR="00081854">
        <w:t>.</w:t>
      </w:r>
    </w:p>
    <w:p w14:paraId="11522605" w14:textId="5FB40F55" w:rsidR="00C83AB2" w:rsidRDefault="00081854" w:rsidP="0013161B">
      <w:pPr>
        <w:tabs>
          <w:tab w:val="left" w:pos="788"/>
        </w:tabs>
        <w:spacing w:line="360" w:lineRule="auto"/>
      </w:pPr>
      <w:r>
        <w:tab/>
      </w:r>
      <w:r w:rsidR="00D43CB7">
        <w:t>Here, we</w:t>
      </w:r>
      <w:r>
        <w:t xml:space="preserve"> aimed to </w:t>
      </w:r>
      <w:r w:rsidR="00970BAD">
        <w:t xml:space="preserve">circumvent the lack of isometric growth in </w:t>
      </w:r>
      <w:r w:rsidR="00D43CB7">
        <w:t>free-flying</w:t>
      </w:r>
      <w:r w:rsidR="00970BAD">
        <w:t xml:space="preserve"> models </w:t>
      </w:r>
      <w:r w:rsidR="00B10E18">
        <w:t xml:space="preserve">in order </w:t>
      </w:r>
      <w:r w:rsidR="00970BAD">
        <w:t xml:space="preserve">to determine the effects of flexural rigidity on wing deformation and lift generation. By replicating </w:t>
      </w:r>
      <w:r w:rsidR="001936C3">
        <w:t xml:space="preserve">the wings of </w:t>
      </w:r>
      <w:proofErr w:type="spellStart"/>
      <w:r w:rsidR="001936C3">
        <w:t>Protaetia</w:t>
      </w:r>
      <w:proofErr w:type="spellEnd"/>
      <w:r w:rsidR="001936C3">
        <w:t xml:space="preserve"> </w:t>
      </w:r>
      <w:proofErr w:type="spellStart"/>
      <w:r w:rsidR="001936C3">
        <w:t>Cuprea</w:t>
      </w:r>
      <w:proofErr w:type="spellEnd"/>
      <w:r w:rsidR="001936C3">
        <w:t xml:space="preserve"> (</w:t>
      </w:r>
      <w:r w:rsidR="00970BAD">
        <w:t>Rose Chafer</w:t>
      </w:r>
      <w:r w:rsidR="001936C3">
        <w:t xml:space="preserve"> beetle)</w:t>
      </w:r>
      <w:r w:rsidR="00970BAD">
        <w:t xml:space="preserve"> and only modifying their </w:t>
      </w:r>
      <w:proofErr w:type="spellStart"/>
      <w:r w:rsidR="00970BAD">
        <w:t>veinal</w:t>
      </w:r>
      <w:proofErr w:type="spellEnd"/>
      <w:r w:rsidR="00970BAD">
        <w:t xml:space="preserve"> cross-sectional areas</w:t>
      </w:r>
      <w:r w:rsidR="00B10E18">
        <w:t>, we were able to directly manipulate wing rigidity while nullifying all other mechanical properties</w:t>
      </w:r>
      <w:r w:rsidR="00970BAD">
        <w:t>.</w:t>
      </w:r>
      <w:r w:rsidR="00D43CB7">
        <w:t xml:space="preserve"> Our study thus steers away from </w:t>
      </w:r>
      <w:r w:rsidR="001936C3">
        <w:t xml:space="preserve">generic and </w:t>
      </w:r>
      <w:r w:rsidR="00D43CB7">
        <w:t xml:space="preserve">oversimplified mathematical predictions in the hopes of </w:t>
      </w:r>
      <w:r w:rsidR="00D07E64">
        <w:t>understanding the complexities behind compliant versus rigid wings</w:t>
      </w:r>
      <w:r w:rsidR="000B5572">
        <w:t xml:space="preserve"> and their aerodynamic influence</w:t>
      </w:r>
      <w:r w:rsidR="00D07E64">
        <w:t xml:space="preserve">. </w:t>
      </w:r>
    </w:p>
    <w:p w14:paraId="4A2384E4" w14:textId="0DDB31EF" w:rsidR="007B44A4" w:rsidRDefault="007B44A4" w:rsidP="0013161B">
      <w:pPr>
        <w:tabs>
          <w:tab w:val="left" w:pos="788"/>
        </w:tabs>
        <w:spacing w:line="360" w:lineRule="auto"/>
      </w:pPr>
    </w:p>
    <w:p w14:paraId="2D176322" w14:textId="7542E9DD" w:rsidR="00066D52" w:rsidRDefault="00066D52" w:rsidP="0013161B">
      <w:pPr>
        <w:tabs>
          <w:tab w:val="left" w:pos="788"/>
        </w:tabs>
        <w:spacing w:line="360" w:lineRule="auto"/>
      </w:pPr>
    </w:p>
    <w:p w14:paraId="2312AD50" w14:textId="1E8F8A71" w:rsidR="00066D52" w:rsidRDefault="00066D52" w:rsidP="0013161B">
      <w:pPr>
        <w:tabs>
          <w:tab w:val="left" w:pos="788"/>
        </w:tabs>
        <w:spacing w:line="360" w:lineRule="auto"/>
      </w:pPr>
    </w:p>
    <w:p w14:paraId="03BEC342" w14:textId="485562EA" w:rsidR="00066D52" w:rsidRDefault="00066D52" w:rsidP="0013161B">
      <w:pPr>
        <w:tabs>
          <w:tab w:val="left" w:pos="788"/>
        </w:tabs>
        <w:spacing w:line="360" w:lineRule="auto"/>
      </w:pPr>
    </w:p>
    <w:p w14:paraId="6112E102" w14:textId="77777777" w:rsidR="00DC302C" w:rsidRDefault="00DC302C" w:rsidP="0013161B">
      <w:pPr>
        <w:tabs>
          <w:tab w:val="left" w:pos="788"/>
        </w:tabs>
        <w:spacing w:line="360" w:lineRule="auto"/>
        <w:rPr>
          <w:b/>
          <w:bCs/>
          <w:u w:val="single"/>
        </w:rPr>
      </w:pPr>
    </w:p>
    <w:p w14:paraId="7DFA228B" w14:textId="5504B102" w:rsidR="0050106E" w:rsidRDefault="008932C9" w:rsidP="008932C9">
      <w:pPr>
        <w:tabs>
          <w:tab w:val="left" w:pos="788"/>
        </w:tabs>
        <w:spacing w:line="360" w:lineRule="auto"/>
      </w:pPr>
      <w:r>
        <w:rPr>
          <w:b/>
          <w:bCs/>
          <w:u w:val="single"/>
        </w:rPr>
        <w:lastRenderedPageBreak/>
        <w:t xml:space="preserve">2. </w:t>
      </w:r>
      <w:r w:rsidR="0050106E" w:rsidRPr="008932C9">
        <w:rPr>
          <w:b/>
          <w:bCs/>
          <w:u w:val="single"/>
        </w:rPr>
        <w:t>Materials and Methods</w:t>
      </w:r>
      <w:r w:rsidR="0050106E">
        <w:t xml:space="preserve">: </w:t>
      </w:r>
    </w:p>
    <w:p w14:paraId="7CE1AE4B" w14:textId="77777777" w:rsidR="0050106E" w:rsidRDefault="0050106E" w:rsidP="0013161B">
      <w:pPr>
        <w:tabs>
          <w:tab w:val="left" w:pos="788"/>
        </w:tabs>
        <w:spacing w:line="360" w:lineRule="auto"/>
      </w:pPr>
    </w:p>
    <w:p w14:paraId="000C2B7B" w14:textId="77777777" w:rsidR="0050106E" w:rsidRPr="000D6626" w:rsidRDefault="0050106E" w:rsidP="0013161B">
      <w:pPr>
        <w:tabs>
          <w:tab w:val="left" w:pos="788"/>
        </w:tabs>
        <w:spacing w:line="360" w:lineRule="auto"/>
        <w:rPr>
          <w:b/>
          <w:bCs/>
        </w:rPr>
      </w:pPr>
      <w:r w:rsidRPr="000D6626">
        <w:rPr>
          <w:b/>
          <w:bCs/>
        </w:rPr>
        <w:t>2.1 Wings</w:t>
      </w:r>
    </w:p>
    <w:p w14:paraId="6DECC042" w14:textId="41B38F27" w:rsidR="0050106E" w:rsidRDefault="0050106E" w:rsidP="0013161B">
      <w:pPr>
        <w:tabs>
          <w:tab w:val="left" w:pos="788"/>
        </w:tabs>
        <w:spacing w:line="360" w:lineRule="auto"/>
      </w:pPr>
      <w:r>
        <w:t xml:space="preserve">3 sets of 3D-printed, scaled-up replicas (1:6) of Rose Chafer wings, fitted with mounting-stalks specific to the flapper device, (see section 2.2) were obtained from Or </w:t>
      </w:r>
      <w:proofErr w:type="spellStart"/>
      <w:r>
        <w:t>Filc</w:t>
      </w:r>
      <w:proofErr w:type="spellEnd"/>
      <w:r>
        <w:t xml:space="preserve"> in collaboration with the School of Engineering. Each wing-set represented a different </w:t>
      </w:r>
      <w:proofErr w:type="spellStart"/>
      <w:r>
        <w:t>veinal</w:t>
      </w:r>
      <w:proofErr w:type="spellEnd"/>
      <w:r>
        <w:t xml:space="preserve"> cross-sectional area, herein; horizontal, round, and vertical (labeled H, O and V respectively)</w:t>
      </w:r>
      <w:r w:rsidR="00DC302C">
        <w:t xml:space="preserve"> geometry</w:t>
      </w:r>
      <w:r w:rsidR="000B5572">
        <w:t>. T</w:t>
      </w:r>
      <w:r>
        <w:t>he rest of the wings’ morpholog</w:t>
      </w:r>
      <w:r w:rsidR="000B5572">
        <w:t xml:space="preserve">ical and mechanical properties </w:t>
      </w:r>
      <w:r>
        <w:t xml:space="preserve">remained identical. </w:t>
      </w:r>
      <w:r w:rsidR="0039524B">
        <w:t>Six</w:t>
      </w:r>
      <w:r>
        <w:t xml:space="preserve"> natural morphological landmarks comprising wing edge-vein junctions and intervein joints: the </w:t>
      </w:r>
      <w:r w:rsidR="000B5572">
        <w:t>wing tip</w:t>
      </w:r>
      <w:r>
        <w:t xml:space="preserve"> (</w:t>
      </w:r>
      <w:proofErr w:type="spellStart"/>
      <w:r>
        <w:t>wt</w:t>
      </w:r>
      <w:proofErr w:type="spellEnd"/>
      <w:r>
        <w:t>), marginal-joint (</w:t>
      </w:r>
      <w:proofErr w:type="spellStart"/>
      <w:r>
        <w:t>mj</w:t>
      </w:r>
      <w:proofErr w:type="spellEnd"/>
      <w:r>
        <w:t xml:space="preserve">), radius-posterior (RP), media-posterior (MP), </w:t>
      </w:r>
      <w:proofErr w:type="spellStart"/>
      <w:r>
        <w:t>cubitis</w:t>
      </w:r>
      <w:proofErr w:type="spellEnd"/>
      <w:r>
        <w:t>-anterior (</w:t>
      </w:r>
      <w:proofErr w:type="spellStart"/>
      <w:r>
        <w:t>CuA</w:t>
      </w:r>
      <w:proofErr w:type="spellEnd"/>
      <w:r>
        <w:t xml:space="preserve">) and </w:t>
      </w:r>
      <w:proofErr w:type="spellStart"/>
      <w:r>
        <w:t>analis</w:t>
      </w:r>
      <w:proofErr w:type="spellEnd"/>
      <w:r>
        <w:t xml:space="preserve">-anterior (AA) were marked with white dots </w:t>
      </w:r>
      <w:r w:rsidRPr="004844EF">
        <w:t xml:space="preserve">on each wing </w:t>
      </w:r>
      <w:r>
        <w:t xml:space="preserve">using acrylic paint (see figure </w:t>
      </w:r>
      <w:r w:rsidR="00B855D3">
        <w:t>1a.</w:t>
      </w:r>
      <w:r>
        <w:t xml:space="preserve">) to allow their accurate tracking </w:t>
      </w:r>
      <w:r w:rsidR="000B5572">
        <w:t>using</w:t>
      </w:r>
      <w:r>
        <w:t xml:space="preserve"> high-speed films (obstruction to flapping kinematics due to paint was considered negligible in this experiment). The </w:t>
      </w:r>
      <w:r w:rsidR="0039524B">
        <w:t>seventh</w:t>
      </w:r>
      <w:r>
        <w:t xml:space="preserve"> point, referred to as the wing-base (</w:t>
      </w:r>
      <w:proofErr w:type="spellStart"/>
      <w:r>
        <w:t>wb</w:t>
      </w:r>
      <w:proofErr w:type="spellEnd"/>
      <w:r>
        <w:t xml:space="preserve">), was considered to be the gear of the flapper directly above the wing clasp. </w:t>
      </w:r>
    </w:p>
    <w:p w14:paraId="2E98951F" w14:textId="77777777" w:rsidR="0050106E" w:rsidRPr="000D6626" w:rsidRDefault="0050106E" w:rsidP="0013161B">
      <w:pPr>
        <w:tabs>
          <w:tab w:val="left" w:pos="788"/>
        </w:tabs>
        <w:spacing w:line="360" w:lineRule="auto"/>
        <w:rPr>
          <w:b/>
          <w:bCs/>
        </w:rPr>
      </w:pPr>
    </w:p>
    <w:p w14:paraId="2E9D922A" w14:textId="77777777" w:rsidR="0050106E" w:rsidRPr="000D6626" w:rsidRDefault="0050106E" w:rsidP="0013161B">
      <w:pPr>
        <w:tabs>
          <w:tab w:val="left" w:pos="788"/>
        </w:tabs>
        <w:spacing w:line="360" w:lineRule="auto"/>
        <w:rPr>
          <w:b/>
          <w:bCs/>
        </w:rPr>
      </w:pPr>
      <w:r w:rsidRPr="000D6626">
        <w:rPr>
          <w:b/>
          <w:bCs/>
        </w:rPr>
        <w:t>2.2 Flapper and Load Cell</w:t>
      </w:r>
    </w:p>
    <w:p w14:paraId="6DFD2F2B" w14:textId="23B367A8" w:rsidR="0050106E" w:rsidRDefault="0050106E" w:rsidP="0013161B">
      <w:pPr>
        <w:tabs>
          <w:tab w:val="left" w:pos="788"/>
        </w:tabs>
        <w:spacing w:line="360" w:lineRule="auto"/>
      </w:pPr>
      <w:r>
        <w:t>The Flapper</w:t>
      </w:r>
      <w:r w:rsidR="00B855D3">
        <w:t xml:space="preserve"> (figure 1d.)</w:t>
      </w:r>
      <w:r>
        <w:t>, a custom-made contraption whose motor is powered by a battery</w:t>
      </w:r>
      <w:r w:rsidR="0005213F">
        <w:t xml:space="preserve">, </w:t>
      </w:r>
      <w:r>
        <w:t xml:space="preserve">was provided by </w:t>
      </w:r>
      <w:proofErr w:type="spellStart"/>
      <w:r>
        <w:t>Leeor</w:t>
      </w:r>
      <w:proofErr w:type="spellEnd"/>
      <w:r>
        <w:t xml:space="preserve"> </w:t>
      </w:r>
      <w:proofErr w:type="spellStart"/>
      <w:r>
        <w:t>Mordoch</w:t>
      </w:r>
      <w:proofErr w:type="spellEnd"/>
      <w:r>
        <w:t xml:space="preserve"> in collaboration with the School of Engineering and was secured onto the </w:t>
      </w:r>
      <w:proofErr w:type="spellStart"/>
      <w:r>
        <w:t>Zemic</w:t>
      </w:r>
      <w:proofErr w:type="spellEnd"/>
      <w:r>
        <w:t xml:space="preserve"> L6B-L load cell. Clasps on both sides were custom fitted to secure the synthetic wings such that the wings were sustained by screws to ensure no variation in the wing offset</w:t>
      </w:r>
      <w:r w:rsidR="000B5572">
        <w:t xml:space="preserve"> or wing pitch</w:t>
      </w:r>
      <w:r>
        <w:t xml:space="preserve">. The flapper was made to flutter the synthetic wings back and forth at 4 speeds powered by 0.3V, 0.5V, 0.7V and 0.9V while the </w:t>
      </w:r>
      <w:proofErr w:type="spellStart"/>
      <w:r>
        <w:t>Zemic</w:t>
      </w:r>
      <w:proofErr w:type="spellEnd"/>
      <w:r>
        <w:t xml:space="preserve"> L6B-L load cell simultaneously recorded the lift force generated by the flapping. A screwdriver was used to </w:t>
      </w:r>
      <w:r w:rsidR="00761635">
        <w:t xml:space="preserve">gently </w:t>
      </w:r>
      <w:r>
        <w:t xml:space="preserve">press down on the load cell at the start of each </w:t>
      </w:r>
      <w:r w:rsidR="000B5572">
        <w:t>recording</w:t>
      </w:r>
      <w:r>
        <w:t xml:space="preserve"> to </w:t>
      </w:r>
      <w:r w:rsidR="000B5572">
        <w:t xml:space="preserve">indicate the </w:t>
      </w:r>
      <w:r>
        <w:t>starting point</w:t>
      </w:r>
      <w:r w:rsidR="000B5572">
        <w:t xml:space="preserve">. </w:t>
      </w:r>
      <w:r w:rsidR="00761635">
        <w:t>F</w:t>
      </w:r>
      <w:r w:rsidR="000B5572">
        <w:t>rame number</w:t>
      </w:r>
      <w:r w:rsidR="00761635">
        <w:t>s</w:t>
      </w:r>
      <w:r w:rsidR="000B5572">
        <w:t xml:space="preserve"> of the video</w:t>
      </w:r>
      <w:r w:rsidR="00761635">
        <w:t>s</w:t>
      </w:r>
      <w:r w:rsidR="000B5572">
        <w:t xml:space="preserve"> </w:t>
      </w:r>
      <w:r w:rsidR="00761635">
        <w:t>were</w:t>
      </w:r>
      <w:r w:rsidR="000B5572">
        <w:t xml:space="preserve"> then converted to</w:t>
      </w:r>
      <w:r>
        <w:t xml:space="preserve"> </w:t>
      </w:r>
      <w:r w:rsidR="00761635">
        <w:t>time stamps in relation to that of the load cell (</w:t>
      </w:r>
      <w:r w:rsidR="008932C9">
        <w:t xml:space="preserve">which </w:t>
      </w:r>
      <w:r w:rsidR="00761635">
        <w:t xml:space="preserve">measured weight every 10 milliseconds) and </w:t>
      </w:r>
      <w:r w:rsidR="008932C9">
        <w:t xml:space="preserve">the </w:t>
      </w:r>
      <w:proofErr w:type="spellStart"/>
      <w:r w:rsidR="00761635">
        <w:t>lift</w:t>
      </w:r>
      <w:proofErr w:type="spellEnd"/>
      <w:r w:rsidR="00761635">
        <w:t xml:space="preserve"> force measurements between the starting frame to </w:t>
      </w:r>
      <w:r w:rsidR="008932C9">
        <w:t xml:space="preserve">the </w:t>
      </w:r>
      <w:r w:rsidR="00761635">
        <w:t>end frame were averaged.</w:t>
      </w:r>
    </w:p>
    <w:p w14:paraId="250783A0" w14:textId="77777777" w:rsidR="0050106E" w:rsidRDefault="0050106E" w:rsidP="0013161B">
      <w:pPr>
        <w:tabs>
          <w:tab w:val="left" w:pos="788"/>
        </w:tabs>
        <w:spacing w:line="360" w:lineRule="auto"/>
      </w:pPr>
    </w:p>
    <w:p w14:paraId="17C5FE43" w14:textId="77777777" w:rsidR="0005213F" w:rsidRDefault="0005213F" w:rsidP="0013161B">
      <w:pPr>
        <w:tabs>
          <w:tab w:val="left" w:pos="788"/>
        </w:tabs>
        <w:spacing w:line="360" w:lineRule="auto"/>
        <w:rPr>
          <w:b/>
          <w:bCs/>
        </w:rPr>
      </w:pPr>
    </w:p>
    <w:p w14:paraId="2BB957A0" w14:textId="77777777" w:rsidR="0005213F" w:rsidRDefault="0005213F" w:rsidP="0013161B">
      <w:pPr>
        <w:tabs>
          <w:tab w:val="left" w:pos="788"/>
        </w:tabs>
        <w:spacing w:line="360" w:lineRule="auto"/>
        <w:rPr>
          <w:b/>
          <w:bCs/>
        </w:rPr>
      </w:pPr>
    </w:p>
    <w:p w14:paraId="2C516678" w14:textId="21B8058B" w:rsidR="0050106E" w:rsidRPr="000D6626" w:rsidRDefault="0050106E" w:rsidP="0013161B">
      <w:pPr>
        <w:tabs>
          <w:tab w:val="left" w:pos="788"/>
        </w:tabs>
        <w:spacing w:line="360" w:lineRule="auto"/>
        <w:rPr>
          <w:b/>
          <w:bCs/>
        </w:rPr>
      </w:pPr>
      <w:r w:rsidRPr="000D6626">
        <w:rPr>
          <w:b/>
          <w:bCs/>
        </w:rPr>
        <w:t xml:space="preserve">2.3 Filming System </w:t>
      </w:r>
    </w:p>
    <w:p w14:paraId="49D4DF29" w14:textId="6B48C90D" w:rsidR="0050106E" w:rsidRDefault="0050106E" w:rsidP="0013161B">
      <w:pPr>
        <w:tabs>
          <w:tab w:val="left" w:pos="788"/>
        </w:tabs>
        <w:spacing w:line="360" w:lineRule="auto"/>
      </w:pPr>
      <w:r>
        <w:t>Flapping was recorded using 2 synchronized high-speed cameras (</w:t>
      </w:r>
      <w:proofErr w:type="spellStart"/>
      <w:r>
        <w:t>Fastcam</w:t>
      </w:r>
      <w:proofErr w:type="spellEnd"/>
      <w:r>
        <w:t xml:space="preserve"> SA-3_120K, </w:t>
      </w:r>
      <w:proofErr w:type="spellStart"/>
      <w:r>
        <w:t>Photron</w:t>
      </w:r>
      <w:proofErr w:type="spellEnd"/>
      <w:r>
        <w:t xml:space="preserve"> inc.) fitted with an 85mm lens and set to film at 500 fps (Exp 1/5000, resolution 1024x1024 pixels). The cameras were positioned above the flapper on opposite ends. Two infrared LED floodlights (ELIMEC Ltd) covered by a diffusive screen were placed underneath the flapper to provide better visual contrast in the recorded films. The cameras were spatially calibrated using </w:t>
      </w:r>
      <w:r w:rsidR="00D20EDA">
        <w:t>an 8 cm</w:t>
      </w:r>
      <w:r w:rsidR="008932C9">
        <w:t>-</w:t>
      </w:r>
      <w:r w:rsidR="00D20EDA">
        <w:t xml:space="preserve">long wand and </w:t>
      </w:r>
      <w:r>
        <w:t>the “</w:t>
      </w:r>
      <w:r w:rsidR="00D20EDA">
        <w:t>easywand5</w:t>
      </w:r>
      <w:r>
        <w:t xml:space="preserve">” </w:t>
      </w:r>
      <w:r w:rsidR="00D20EDA">
        <w:t xml:space="preserve">software </w:t>
      </w:r>
      <w:r>
        <w:t xml:space="preserve">file from </w:t>
      </w:r>
      <w:r w:rsidR="00D20EDA">
        <w:t xml:space="preserve">the </w:t>
      </w:r>
      <w:r>
        <w:t>MATLAB archives.</w:t>
      </w:r>
    </w:p>
    <w:p w14:paraId="0682125F" w14:textId="77777777" w:rsidR="0050106E" w:rsidRDefault="0050106E" w:rsidP="0013161B">
      <w:pPr>
        <w:tabs>
          <w:tab w:val="left" w:pos="788"/>
        </w:tabs>
        <w:spacing w:line="360" w:lineRule="auto"/>
      </w:pPr>
    </w:p>
    <w:p w14:paraId="47077E42" w14:textId="77483059" w:rsidR="0050106E" w:rsidRPr="000D6626" w:rsidRDefault="0050106E" w:rsidP="0013161B">
      <w:pPr>
        <w:tabs>
          <w:tab w:val="left" w:pos="788"/>
        </w:tabs>
        <w:spacing w:line="360" w:lineRule="auto"/>
        <w:rPr>
          <w:b/>
          <w:bCs/>
        </w:rPr>
      </w:pPr>
      <w:r w:rsidRPr="000D6626">
        <w:rPr>
          <w:b/>
          <w:bCs/>
        </w:rPr>
        <w:t>2.4 Data Analysis</w:t>
      </w:r>
    </w:p>
    <w:p w14:paraId="6B5B8FC2" w14:textId="77777777" w:rsidR="00CB3A10" w:rsidRDefault="00CB3A10" w:rsidP="0013161B">
      <w:pPr>
        <w:tabs>
          <w:tab w:val="left" w:pos="788"/>
        </w:tabs>
        <w:spacing w:line="360" w:lineRule="auto"/>
        <w:rPr>
          <w:b/>
          <w:bCs/>
        </w:rPr>
      </w:pPr>
    </w:p>
    <w:p w14:paraId="2773ABDD" w14:textId="70BF0624" w:rsidR="00CB3A10" w:rsidRPr="00CB3A10" w:rsidRDefault="00CB3A10" w:rsidP="0013161B">
      <w:pPr>
        <w:tabs>
          <w:tab w:val="left" w:pos="788"/>
        </w:tabs>
        <w:spacing w:line="360" w:lineRule="auto"/>
        <w:rPr>
          <w:b/>
          <w:bCs/>
        </w:rPr>
      </w:pPr>
      <w:r>
        <w:rPr>
          <w:b/>
          <w:bCs/>
        </w:rPr>
        <w:t>Digitization</w:t>
      </w:r>
    </w:p>
    <w:p w14:paraId="05838937" w14:textId="7096C12E" w:rsidR="0050106E" w:rsidRDefault="0050106E" w:rsidP="0013161B">
      <w:pPr>
        <w:tabs>
          <w:tab w:val="left" w:pos="788"/>
        </w:tabs>
        <w:spacing w:line="360" w:lineRule="auto"/>
      </w:pPr>
      <w:r>
        <w:t>Digit</w:t>
      </w:r>
      <w:r w:rsidR="00D20EDA">
        <w:t>ali</w:t>
      </w:r>
      <w:r>
        <w:t xml:space="preserve">zation of </w:t>
      </w:r>
      <w:r w:rsidR="00F970B3">
        <w:t xml:space="preserve">the </w:t>
      </w:r>
      <w:r w:rsidR="0039524B">
        <w:t>seven</w:t>
      </w:r>
      <w:r w:rsidR="00F970B3">
        <w:t xml:space="preserve"> points in </w:t>
      </w:r>
      <w:r w:rsidR="00D20EDA">
        <w:t xml:space="preserve">each </w:t>
      </w:r>
      <w:r w:rsidR="00F970B3">
        <w:t>film frame</w:t>
      </w:r>
      <w:r>
        <w:t xml:space="preserve"> was performed with the DLTdv5 </w:t>
      </w:r>
      <w:r w:rsidR="00F970B3">
        <w:t>software</w:t>
      </w:r>
      <w:r>
        <w:t xml:space="preserve"> from MATLAB. Three landmarks on the leading edge (</w:t>
      </w:r>
      <w:proofErr w:type="spellStart"/>
      <w:r>
        <w:t>wb</w:t>
      </w:r>
      <w:proofErr w:type="spellEnd"/>
      <w:r>
        <w:t xml:space="preserve">, </w:t>
      </w:r>
      <w:proofErr w:type="spellStart"/>
      <w:r>
        <w:t>mj</w:t>
      </w:r>
      <w:proofErr w:type="spellEnd"/>
      <w:r>
        <w:t xml:space="preserve">, and </w:t>
      </w:r>
      <w:proofErr w:type="spellStart"/>
      <w:r>
        <w:t>wt</w:t>
      </w:r>
      <w:proofErr w:type="spellEnd"/>
      <w:r>
        <w:t xml:space="preserve">) were used to define a relatively constant plane throughout 3D space </w:t>
      </w:r>
      <w:r w:rsidR="00F970B3">
        <w:t xml:space="preserve">while four landmarks (RP, MP, </w:t>
      </w:r>
      <w:proofErr w:type="spellStart"/>
      <w:r w:rsidR="00F970B3">
        <w:t>CuA</w:t>
      </w:r>
      <w:proofErr w:type="spellEnd"/>
      <w:r w:rsidR="00F970B3">
        <w:t xml:space="preserve">, and AA) defined the trailing edge (figure </w:t>
      </w:r>
      <w:r w:rsidR="00B855D3">
        <w:t>2a</w:t>
      </w:r>
      <w:r w:rsidR="00F970B3">
        <w:t xml:space="preserve">). Digitized landmarks helped track the position and orientation of trailing edge </w:t>
      </w:r>
      <w:r w:rsidR="00CB3A10">
        <w:t>relative</w:t>
      </w:r>
      <w:r w:rsidR="00F970B3">
        <w:t xml:space="preserve"> to </w:t>
      </w:r>
      <w:r w:rsidR="00CB3A10">
        <w:t>the l</w:t>
      </w:r>
      <w:r w:rsidR="00F970B3">
        <w:t xml:space="preserve">eading edge </w:t>
      </w:r>
      <w:r w:rsidR="00CB3A10">
        <w:t>to extract flapping kinematics and wing deformation magnitudes.</w:t>
      </w:r>
    </w:p>
    <w:p w14:paraId="4841E79E" w14:textId="235F8259" w:rsidR="00CB3A10" w:rsidRDefault="00CB3A10" w:rsidP="0013161B">
      <w:pPr>
        <w:tabs>
          <w:tab w:val="left" w:pos="788"/>
        </w:tabs>
        <w:spacing w:line="360" w:lineRule="auto"/>
      </w:pPr>
    </w:p>
    <w:p w14:paraId="22186407" w14:textId="3790AE03" w:rsidR="00CB3A10" w:rsidRDefault="00CB3A10" w:rsidP="0013161B">
      <w:pPr>
        <w:tabs>
          <w:tab w:val="left" w:pos="788"/>
        </w:tabs>
        <w:spacing w:line="360" w:lineRule="auto"/>
        <w:rPr>
          <w:b/>
        </w:rPr>
      </w:pPr>
      <w:r>
        <w:rPr>
          <w:b/>
        </w:rPr>
        <w:t>Normalized Flapping Cycle</w:t>
      </w:r>
      <w:r w:rsidR="000D6626">
        <w:rPr>
          <w:b/>
        </w:rPr>
        <w:t xml:space="preserve"> and Lift Force</w:t>
      </w:r>
    </w:p>
    <w:p w14:paraId="76DA1258" w14:textId="160E0BEA" w:rsidR="00CB3A10" w:rsidRPr="00CB3A10" w:rsidRDefault="00CB3A10" w:rsidP="0013161B">
      <w:pPr>
        <w:tabs>
          <w:tab w:val="left" w:pos="788"/>
        </w:tabs>
        <w:spacing w:line="360" w:lineRule="auto"/>
        <w:rPr>
          <w:bCs/>
        </w:rPr>
      </w:pPr>
      <w:r>
        <w:rPr>
          <w:bCs/>
        </w:rPr>
        <w:t xml:space="preserve">All measurements were based on three flapping cycles. To control for variance in cycle duration, </w:t>
      </w:r>
      <w:r w:rsidR="0039524B">
        <w:rPr>
          <w:bCs/>
        </w:rPr>
        <w:t>w</w:t>
      </w:r>
      <w:r>
        <w:rPr>
          <w:bCs/>
        </w:rPr>
        <w:t>e divided the serial numbers of each film frame by the number of frames within a flapping cycle to give a non-dimensional time scale of flapping cycles labeled 0-3.</w:t>
      </w:r>
      <w:r w:rsidR="000D6626">
        <w:rPr>
          <w:bCs/>
        </w:rPr>
        <w:t xml:space="preserve"> Lift force was calculated by the load cell measuring the weight every 10 milliseconds. All weights measured over the duration of the 3 flapping cycles were averaged together and converted to Newtons.</w:t>
      </w:r>
    </w:p>
    <w:p w14:paraId="2233B14A" w14:textId="731A2702" w:rsidR="0050106E" w:rsidRDefault="0050106E" w:rsidP="0013161B">
      <w:pPr>
        <w:tabs>
          <w:tab w:val="left" w:pos="788"/>
        </w:tabs>
        <w:spacing w:line="360" w:lineRule="auto"/>
      </w:pPr>
    </w:p>
    <w:p w14:paraId="64223ECD" w14:textId="6964A3D1" w:rsidR="00CB3A10" w:rsidRDefault="00FE59BE" w:rsidP="0013161B">
      <w:pPr>
        <w:tabs>
          <w:tab w:val="left" w:pos="788"/>
        </w:tabs>
        <w:spacing w:line="360" w:lineRule="auto"/>
        <w:rPr>
          <w:b/>
          <w:bCs/>
        </w:rPr>
      </w:pPr>
      <w:r>
        <w:rPr>
          <w:b/>
          <w:bCs/>
        </w:rPr>
        <w:t>Wing Deformation</w:t>
      </w:r>
    </w:p>
    <w:p w14:paraId="2E5319CE" w14:textId="3D6214D4" w:rsidR="00FE59BE" w:rsidRDefault="00DB7D2C" w:rsidP="0013161B">
      <w:pPr>
        <w:tabs>
          <w:tab w:val="left" w:pos="788"/>
        </w:tabs>
        <w:spacing w:line="360" w:lineRule="auto"/>
      </w:pPr>
      <w:r>
        <w:tab/>
      </w:r>
      <w:r w:rsidR="00FE59BE">
        <w:t xml:space="preserve">Wing deformation was measured </w:t>
      </w:r>
      <w:r w:rsidR="00DE5DCF">
        <w:t xml:space="preserve">only on the right wing </w:t>
      </w:r>
      <w:r w:rsidR="0005213F">
        <w:t>in</w:t>
      </w:r>
      <w:r w:rsidR="00DE5DCF">
        <w:t xml:space="preserve"> every trial</w:t>
      </w:r>
      <w:r w:rsidR="0005213F">
        <w:t xml:space="preserve"> (each trial consisted of flapping a pair of wings)</w:t>
      </w:r>
      <w:r w:rsidR="00DE5DCF">
        <w:t xml:space="preserve">, </w:t>
      </w:r>
      <w:r w:rsidR="00FE59BE">
        <w:t>relative to the leading edge. W</w:t>
      </w:r>
      <w:r w:rsidR="006B472B">
        <w:t xml:space="preserve">e defined a fixed Cartesian </w:t>
      </w:r>
      <w:r w:rsidR="006B472B">
        <w:lastRenderedPageBreak/>
        <w:t>coordinate system</w:t>
      </w:r>
      <w:r w:rsidR="00FE59BE">
        <w:t xml:space="preserve"> using three leading-edge landmarks (</w:t>
      </w:r>
      <w:proofErr w:type="spellStart"/>
      <w:r w:rsidR="00FE59BE">
        <w:t>wb</w:t>
      </w:r>
      <w:proofErr w:type="spellEnd"/>
      <w:r w:rsidR="00FE59BE">
        <w:t xml:space="preserve">, </w:t>
      </w:r>
      <w:proofErr w:type="spellStart"/>
      <w:r w:rsidR="00FE59BE">
        <w:t>mj</w:t>
      </w:r>
      <w:proofErr w:type="spellEnd"/>
      <w:r w:rsidR="00FE59BE">
        <w:t xml:space="preserve">, and </w:t>
      </w:r>
      <w:proofErr w:type="spellStart"/>
      <w:r w:rsidR="00FE59BE">
        <w:t>wt</w:t>
      </w:r>
      <w:proofErr w:type="spellEnd"/>
      <w:r w:rsidR="00FE59BE">
        <w:t>) to represent an instantaneous plane in 3D space given that the leading edge is relatively rigid</w:t>
      </w:r>
      <w:r w:rsidR="006B472B">
        <w:t xml:space="preserve">. </w:t>
      </w:r>
      <w:r w:rsidR="00FE59BE">
        <w:t>The perpendicular distance of the four trailing edge points w</w:t>
      </w:r>
      <w:r>
        <w:t>as</w:t>
      </w:r>
      <w:r w:rsidR="00FE59BE">
        <w:t xml:space="preserve"> then calculated in relation to the leading edge to find the chordwise deflection. The deflection from the leading edge defined wing camber while the difference in magnitude between each point’s deflection define the wing-twist.</w:t>
      </w:r>
    </w:p>
    <w:p w14:paraId="0C4421AD" w14:textId="6AB0624A" w:rsidR="00A4282D" w:rsidRDefault="00DB7D2C" w:rsidP="0013161B">
      <w:pPr>
        <w:tabs>
          <w:tab w:val="left" w:pos="788"/>
        </w:tabs>
        <w:spacing w:line="360" w:lineRule="auto"/>
      </w:pPr>
      <w:r>
        <w:tab/>
      </w:r>
      <w:r w:rsidR="00FE59BE">
        <w:t xml:space="preserve">To </w:t>
      </w:r>
      <w:r w:rsidR="00A4282D">
        <w:t>d</w:t>
      </w:r>
      <w:r w:rsidR="00FE59BE">
        <w:t xml:space="preserve">efine the coordinate system, </w:t>
      </w:r>
      <w:r w:rsidR="00A4282D">
        <w:t xml:space="preserve">two vectors were made. One connecting points </w:t>
      </w:r>
      <w:proofErr w:type="spellStart"/>
      <w:r w:rsidR="00A4282D">
        <w:t>wb</w:t>
      </w:r>
      <w:proofErr w:type="spellEnd"/>
      <w:r w:rsidR="00A4282D">
        <w:t xml:space="preserve"> to </w:t>
      </w:r>
      <w:proofErr w:type="spellStart"/>
      <w:r w:rsidR="00A4282D">
        <w:t>wt</w:t>
      </w:r>
      <w:proofErr w:type="spellEnd"/>
      <w:r w:rsidR="00A4282D">
        <w:t xml:space="preserve"> and one connecting </w:t>
      </w:r>
      <w:proofErr w:type="spellStart"/>
      <w:r w:rsidR="00A4282D">
        <w:t>wb</w:t>
      </w:r>
      <w:proofErr w:type="spellEnd"/>
      <w:r w:rsidR="00A4282D">
        <w:t xml:space="preserve"> to </w:t>
      </w:r>
      <w:proofErr w:type="spellStart"/>
      <w:r w:rsidR="00A4282D">
        <w:t>mj</w:t>
      </w:r>
      <w:proofErr w:type="spellEnd"/>
      <w:r w:rsidR="00D36E94">
        <w:t xml:space="preserve">. The normal force </w:t>
      </w:r>
      <w:r w:rsidR="008A27B4">
        <w:t>axis</w:t>
      </w:r>
      <w:r w:rsidR="00D36E94">
        <w:t xml:space="preserve"> </w:t>
      </w:r>
      <w:r w:rsidR="008A27B4">
        <w:t>(</w:t>
      </w:r>
      <w:r w:rsidR="00DE5DCF">
        <w:t>Z</w:t>
      </w:r>
      <w:r w:rsidR="008A27B4">
        <w:t xml:space="preserve">) </w:t>
      </w:r>
      <w:r w:rsidR="00D36E94">
        <w:t xml:space="preserve">was </w:t>
      </w:r>
      <w:r w:rsidR="008A27B4">
        <w:t xml:space="preserve">then </w:t>
      </w:r>
      <w:r w:rsidR="00BB70BD">
        <w:t>defined</w:t>
      </w:r>
      <w:r w:rsidR="00D36E94">
        <w:t xml:space="preserve"> by the cross-product</w:t>
      </w:r>
      <w:r w:rsidR="008A27B4">
        <w:t xml:space="preserve">: </w:t>
      </w:r>
      <w:r w:rsidR="00D36E94">
        <w:t xml:space="preserve"> </w:t>
      </w:r>
      <m:oMath>
        <m:sSub>
          <m:sSubPr>
            <m:ctrlPr>
              <w:rPr>
                <w:rFonts w:ascii="Cambria Math" w:hAnsi="Cambria Math"/>
                <w:i/>
              </w:rPr>
            </m:ctrlPr>
          </m:sSubPr>
          <m:e>
            <m:r>
              <w:rPr>
                <w:rFonts w:ascii="Cambria Math" w:hAnsi="Cambria Math"/>
              </w:rPr>
              <m:t>Z</m:t>
            </m:r>
          </m:e>
          <m:sub>
            <m:r>
              <w:rPr>
                <w:rFonts w:ascii="Cambria Math" w:hAnsi="Cambria Math"/>
              </w:rPr>
              <m:t>w</m:t>
            </m:r>
          </m:sub>
        </m:sSub>
        <m:r>
          <w:rPr>
            <w:rFonts w:ascii="Cambria Math" w:hAnsi="Cambria Math"/>
          </w:rPr>
          <m:t xml:space="preserve">= </m:t>
        </m:r>
        <m:acc>
          <m:accPr>
            <m:chr m:val="⃗"/>
            <m:ctrlPr>
              <w:rPr>
                <w:rFonts w:ascii="Cambria Math" w:hAnsi="Cambria Math"/>
                <w:i/>
              </w:rPr>
            </m:ctrlPr>
          </m:accPr>
          <m:e>
            <m:r>
              <w:rPr>
                <w:rFonts w:ascii="Cambria Math" w:hAnsi="Cambria Math"/>
              </w:rPr>
              <m:t>wt</m:t>
            </m:r>
          </m:e>
        </m:acc>
        <m:r>
          <w:rPr>
            <w:rFonts w:ascii="Cambria Math" w:hAnsi="Cambria Math"/>
          </w:rPr>
          <m:t xml:space="preserve"> × </m:t>
        </m:r>
        <m:acc>
          <m:accPr>
            <m:chr m:val="⃗"/>
            <m:ctrlPr>
              <w:rPr>
                <w:rFonts w:ascii="Cambria Math" w:hAnsi="Cambria Math"/>
                <w:i/>
              </w:rPr>
            </m:ctrlPr>
          </m:accPr>
          <m:e>
            <m:r>
              <w:rPr>
                <w:rFonts w:ascii="Cambria Math" w:hAnsi="Cambria Math"/>
              </w:rPr>
              <m:t>mj</m:t>
            </m:r>
          </m:e>
        </m:acc>
      </m:oMath>
      <w:r w:rsidR="00604C97">
        <w:rPr>
          <w:rFonts w:eastAsiaTheme="minorEastAsia"/>
        </w:rPr>
        <w:t xml:space="preserve">. Due to inaccuracies in depth perception, the DLTdv5 defined the </w:t>
      </w:r>
      <w:proofErr w:type="spellStart"/>
      <w:r w:rsidR="00604C97">
        <w:rPr>
          <w:rFonts w:eastAsiaTheme="minorEastAsia"/>
        </w:rPr>
        <w:t>wt</w:t>
      </w:r>
      <w:proofErr w:type="spellEnd"/>
      <w:r w:rsidR="00604C97">
        <w:rPr>
          <w:rFonts w:eastAsiaTheme="minorEastAsia"/>
        </w:rPr>
        <w:t xml:space="preserve"> vector as negative in relation to the </w:t>
      </w:r>
      <w:proofErr w:type="spellStart"/>
      <w:r w:rsidR="00604C97">
        <w:rPr>
          <w:rFonts w:eastAsiaTheme="minorEastAsia"/>
        </w:rPr>
        <w:t>mj</w:t>
      </w:r>
      <w:proofErr w:type="spellEnd"/>
      <w:r w:rsidR="00604C97">
        <w:rPr>
          <w:rFonts w:eastAsiaTheme="minorEastAsia"/>
        </w:rPr>
        <w:t xml:space="preserve"> vector. The resulting cross-product was thus a negative </w:t>
      </w:r>
      <m:oMath>
        <m:sSub>
          <m:sSubPr>
            <m:ctrlPr>
              <w:rPr>
                <w:rFonts w:ascii="Cambria Math" w:hAnsi="Cambria Math"/>
                <w:i/>
              </w:rPr>
            </m:ctrlPr>
          </m:sSubPr>
          <m:e>
            <m:r>
              <w:rPr>
                <w:rFonts w:ascii="Cambria Math" w:hAnsi="Cambria Math"/>
              </w:rPr>
              <m:t>Z</m:t>
            </m:r>
          </m:e>
          <m:sub>
            <m:r>
              <w:rPr>
                <w:rFonts w:ascii="Cambria Math" w:hAnsi="Cambria Math"/>
              </w:rPr>
              <m:t>w</m:t>
            </m:r>
          </m:sub>
        </m:sSub>
      </m:oMath>
      <w:r w:rsidR="00604C97">
        <w:rPr>
          <w:rFonts w:eastAsiaTheme="minorEastAsia"/>
        </w:rPr>
        <w:t xml:space="preserve"> meaning that </w:t>
      </w:r>
      <w:r w:rsidR="003C5E39">
        <w:rPr>
          <w:rFonts w:eastAsiaTheme="minorEastAsia"/>
        </w:rPr>
        <w:t>the positive normal force direction</w:t>
      </w:r>
      <w:r w:rsidR="00604C97">
        <w:rPr>
          <w:rFonts w:eastAsiaTheme="minorEastAsia"/>
        </w:rPr>
        <w:t xml:space="preserve"> </w:t>
      </w:r>
      <w:r w:rsidR="003C5E39">
        <w:rPr>
          <w:rFonts w:eastAsiaTheme="minorEastAsia"/>
        </w:rPr>
        <w:t>is defined as the direction of the ventral side of the wing while the negative normal force is defined as going towards to dorsal side. T</w:t>
      </w:r>
      <w:r w:rsidR="00BB70BD">
        <w:rPr>
          <w:rFonts w:eastAsiaTheme="minorEastAsia"/>
        </w:rPr>
        <w:t>he ch</w:t>
      </w:r>
      <w:r w:rsidR="008A27B4">
        <w:rPr>
          <w:rFonts w:eastAsiaTheme="minorEastAsia"/>
        </w:rPr>
        <w:t>ordwise</w:t>
      </w:r>
      <w:r w:rsidR="00BB70BD">
        <w:rPr>
          <w:rFonts w:eastAsiaTheme="minorEastAsia"/>
        </w:rPr>
        <w:t>,</w:t>
      </w:r>
      <w:r w:rsidR="008A27B4">
        <w:rPr>
          <w:rFonts w:eastAsiaTheme="minorEastAsia"/>
        </w:rPr>
        <w:t xml:space="preserve"> </w:t>
      </w:r>
      <w:r w:rsidR="00BB70BD">
        <w:rPr>
          <w:rFonts w:eastAsiaTheme="minorEastAsia"/>
        </w:rPr>
        <w:t xml:space="preserve">lateral </w:t>
      </w:r>
      <w:r w:rsidR="008A27B4">
        <w:rPr>
          <w:rFonts w:eastAsiaTheme="minorEastAsia"/>
        </w:rPr>
        <w:t>axis (</w:t>
      </w:r>
      <w:r w:rsidR="00DE5DCF">
        <w:rPr>
          <w:rFonts w:eastAsiaTheme="minorEastAsia"/>
        </w:rPr>
        <w:t>Y</w:t>
      </w:r>
      <w:r w:rsidR="008A27B4">
        <w:rPr>
          <w:rFonts w:eastAsiaTheme="minorEastAsia"/>
        </w:rPr>
        <w:t xml:space="preserve">) was then </w:t>
      </w:r>
      <w:r w:rsidR="00BB70BD">
        <w:rPr>
          <w:rFonts w:eastAsiaTheme="minorEastAsia"/>
        </w:rPr>
        <w:t>defined</w:t>
      </w:r>
      <w:r w:rsidR="008A27B4">
        <w:rPr>
          <w:rFonts w:eastAsiaTheme="minorEastAsia"/>
        </w:rPr>
        <w:t xml:space="preserve"> by the cross-product: </w:t>
      </w:r>
      <m:oMath>
        <m:sSub>
          <m:sSubPr>
            <m:ctrlPr>
              <w:rPr>
                <w:rFonts w:ascii="Cambria Math" w:hAnsi="Cambria Math"/>
                <w:i/>
              </w:rPr>
            </m:ctrlPr>
          </m:sSubPr>
          <m:e>
            <m:r>
              <w:rPr>
                <w:rFonts w:ascii="Cambria Math" w:hAnsi="Cambria Math"/>
              </w:rPr>
              <m:t>Y</m:t>
            </m:r>
          </m:e>
          <m:sub>
            <m:r>
              <w:rPr>
                <w:rFonts w:ascii="Cambria Math" w:hAnsi="Cambria Math"/>
              </w:rPr>
              <m:t>w</m:t>
            </m:r>
          </m:sub>
        </m:sSub>
        <m:r>
          <w:rPr>
            <w:rFonts w:ascii="Cambria Math" w:hAnsi="Cambria Math"/>
          </w:rPr>
          <m:t xml:space="preserve">= </m:t>
        </m:r>
        <m:acc>
          <m:accPr>
            <m:chr m:val="⃗"/>
            <m:ctrlPr>
              <w:rPr>
                <w:rFonts w:ascii="Cambria Math" w:hAnsi="Cambria Math"/>
                <w:i/>
              </w:rPr>
            </m:ctrlPr>
          </m:accPr>
          <m:e>
            <m:r>
              <w:rPr>
                <w:rFonts w:ascii="Cambria Math" w:hAnsi="Cambria Math"/>
              </w:rPr>
              <m:t>wt</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w</m:t>
            </m:r>
          </m:sub>
        </m:sSub>
      </m:oMath>
      <w:r w:rsidR="00A4282D">
        <w:rPr>
          <w:rFonts w:eastAsiaTheme="minorEastAsia"/>
        </w:rPr>
        <w:t xml:space="preserve">. </w:t>
      </w:r>
      <w:r w:rsidR="00DE5DCF">
        <w:rPr>
          <w:rFonts w:eastAsiaTheme="minorEastAsia"/>
        </w:rPr>
        <w:t xml:space="preserve">All vectors were then converted to unit vectors. </w:t>
      </w:r>
      <w:r w:rsidR="00A4282D">
        <w:t>These vectors were then used as a rotation matrix to transform all data point on the wing to the wing frame of reference defined by the leading edge. The transformation of a given point P from the frame of reference of the camera to the frame of reference of the leading edge (P’) is:</w:t>
      </w:r>
    </w:p>
    <w:p w14:paraId="48C967B5" w14:textId="28C6A72C" w:rsidR="008A27B4" w:rsidRDefault="00A4282D" w:rsidP="0013161B">
      <w:pPr>
        <w:tabs>
          <w:tab w:val="left" w:pos="788"/>
        </w:tabs>
        <w:spacing w:line="360" w:lineRule="auto"/>
      </w:pP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t</m:t>
                      </m:r>
                    </m:e>
                    <m:sub>
                      <m:r>
                        <w:rPr>
                          <w:rFonts w:ascii="Cambria Math" w:hAnsi="Cambria Math"/>
                        </w:rPr>
                        <m:t>x</m:t>
                      </m:r>
                    </m:sub>
                  </m:sSub>
                </m:e>
                <m:e>
                  <m:sSub>
                    <m:sSubPr>
                      <m:ctrlPr>
                        <w:rPr>
                          <w:rFonts w:ascii="Cambria Math" w:hAnsi="Cambria Math"/>
                          <w:i/>
                        </w:rPr>
                      </m:ctrlPr>
                    </m:sSubPr>
                    <m:e>
                      <m:r>
                        <w:rPr>
                          <w:rFonts w:ascii="Cambria Math" w:hAnsi="Cambria Math"/>
                        </w:rPr>
                        <m:t>wt</m:t>
                      </m:r>
                    </m:e>
                    <m:sub>
                      <m:r>
                        <w:rPr>
                          <w:rFonts w:ascii="Cambria Math" w:hAnsi="Cambria Math"/>
                        </w:rPr>
                        <m:t>y</m:t>
                      </m:r>
                    </m:sub>
                  </m:sSub>
                </m:e>
                <m:e>
                  <m:sSub>
                    <m:sSubPr>
                      <m:ctrlPr>
                        <w:rPr>
                          <w:rFonts w:ascii="Cambria Math" w:hAnsi="Cambria Math"/>
                          <w:i/>
                        </w:rPr>
                      </m:ctrlPr>
                    </m:sSubPr>
                    <m:e>
                      <m:r>
                        <w:rPr>
                          <w:rFonts w:ascii="Cambria Math" w:hAnsi="Cambria Math"/>
                        </w:rPr>
                        <m:t>wt</m:t>
                      </m:r>
                    </m:e>
                    <m:sub>
                      <m:r>
                        <w:rPr>
                          <w:rFonts w:ascii="Cambria Math" w:hAnsi="Cambria Math"/>
                        </w:rPr>
                        <m:t>z</m:t>
                      </m:r>
                    </m:sub>
                  </m:sSub>
                </m:e>
              </m:mr>
              <m:mr>
                <m:e>
                  <m:sSub>
                    <m:sSubPr>
                      <m:ctrlPr>
                        <w:rPr>
                          <w:rFonts w:ascii="Cambria Math" w:hAnsi="Cambria Math"/>
                          <w:i/>
                        </w:rPr>
                      </m:ctrlPr>
                    </m:sSubPr>
                    <m:e>
                      <m:r>
                        <w:rPr>
                          <w:rFonts w:ascii="Cambria Math" w:hAnsi="Cambria Math"/>
                        </w:rPr>
                        <m:t>Y</m:t>
                      </m:r>
                    </m:e>
                    <m:sub>
                      <m:r>
                        <w:rPr>
                          <w:rFonts w:ascii="Cambria Math" w:hAnsi="Cambria Math"/>
                        </w:rPr>
                        <m:t>wx</m:t>
                      </m:r>
                    </m:sub>
                  </m:sSub>
                </m:e>
                <m:e>
                  <m:sSub>
                    <m:sSubPr>
                      <m:ctrlPr>
                        <w:rPr>
                          <w:rFonts w:ascii="Cambria Math" w:hAnsi="Cambria Math"/>
                          <w:i/>
                        </w:rPr>
                      </m:ctrlPr>
                    </m:sSubPr>
                    <m:e>
                      <m:r>
                        <w:rPr>
                          <w:rFonts w:ascii="Cambria Math" w:hAnsi="Cambria Math"/>
                        </w:rPr>
                        <m:t>Y</m:t>
                      </m:r>
                    </m:e>
                    <m:sub>
                      <m:r>
                        <w:rPr>
                          <w:rFonts w:ascii="Cambria Math" w:hAnsi="Cambria Math"/>
                        </w:rPr>
                        <m:t>wy</m:t>
                      </m:r>
                    </m:sub>
                  </m:sSub>
                </m:e>
                <m:e>
                  <m:sSub>
                    <m:sSubPr>
                      <m:ctrlPr>
                        <w:rPr>
                          <w:rFonts w:ascii="Cambria Math" w:hAnsi="Cambria Math"/>
                          <w:i/>
                        </w:rPr>
                      </m:ctrlPr>
                    </m:sSubPr>
                    <m:e>
                      <m:r>
                        <w:rPr>
                          <w:rFonts w:ascii="Cambria Math" w:hAnsi="Cambria Math"/>
                        </w:rPr>
                        <m:t>Y</m:t>
                      </m:r>
                    </m:e>
                    <m:sub>
                      <m:r>
                        <w:rPr>
                          <w:rFonts w:ascii="Cambria Math" w:hAnsi="Cambria Math"/>
                        </w:rPr>
                        <m:t>wz</m:t>
                      </m:r>
                    </m:sub>
                  </m:sSub>
                </m:e>
              </m:mr>
              <m:mr>
                <m:e>
                  <m:sSub>
                    <m:sSubPr>
                      <m:ctrlPr>
                        <w:rPr>
                          <w:rFonts w:ascii="Cambria Math" w:hAnsi="Cambria Math"/>
                          <w:i/>
                        </w:rPr>
                      </m:ctrlPr>
                    </m:sSubPr>
                    <m:e>
                      <m:r>
                        <w:rPr>
                          <w:rFonts w:ascii="Cambria Math" w:hAnsi="Cambria Math"/>
                        </w:rPr>
                        <m:t>Z</m:t>
                      </m:r>
                    </m:e>
                    <m:sub>
                      <m:r>
                        <w:rPr>
                          <w:rFonts w:ascii="Cambria Math" w:hAnsi="Cambria Math"/>
                        </w:rPr>
                        <m:t>wx</m:t>
                      </m:r>
                    </m:sub>
                  </m:sSub>
                </m:e>
                <m:e>
                  <m:sSub>
                    <m:sSubPr>
                      <m:ctrlPr>
                        <w:rPr>
                          <w:rFonts w:ascii="Cambria Math" w:hAnsi="Cambria Math"/>
                          <w:i/>
                        </w:rPr>
                      </m:ctrlPr>
                    </m:sSubPr>
                    <m:e>
                      <m:r>
                        <w:rPr>
                          <w:rFonts w:ascii="Cambria Math" w:hAnsi="Cambria Math"/>
                        </w:rPr>
                        <m:t>Z</m:t>
                      </m:r>
                    </m:e>
                    <m:sub>
                      <m:r>
                        <w:rPr>
                          <w:rFonts w:ascii="Cambria Math" w:hAnsi="Cambria Math"/>
                        </w:rPr>
                        <m:t>wy</m:t>
                      </m:r>
                    </m:sub>
                  </m:sSub>
                </m:e>
                <m:e>
                  <m:sSub>
                    <m:sSubPr>
                      <m:ctrlPr>
                        <w:rPr>
                          <w:rFonts w:ascii="Cambria Math" w:hAnsi="Cambria Math"/>
                          <w:i/>
                        </w:rPr>
                      </m:ctrlPr>
                    </m:sSubPr>
                    <m:e>
                      <m:r>
                        <w:rPr>
                          <w:rFonts w:ascii="Cambria Math" w:hAnsi="Cambria Math"/>
                        </w:rPr>
                        <m:t>Z</m:t>
                      </m:r>
                    </m:e>
                    <m:sub>
                      <m:r>
                        <w:rPr>
                          <w:rFonts w:ascii="Cambria Math" w:hAnsi="Cambria Math"/>
                        </w:rPr>
                        <m:t>wz</m:t>
                      </m:r>
                    </m:sub>
                  </m:sSub>
                </m:e>
              </m:mr>
            </m:m>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x</m:t>
                      </m:r>
                    </m:sub>
                  </m:sSub>
                </m:e>
              </m:mr>
              <m:mr>
                <m:e>
                  <m:sSub>
                    <m:sSubPr>
                      <m:ctrlPr>
                        <w:rPr>
                          <w:rFonts w:ascii="Cambria Math" w:hAnsi="Cambria Math"/>
                          <w:i/>
                        </w:rPr>
                      </m:ctrlPr>
                    </m:sSubPr>
                    <m:e>
                      <m:r>
                        <w:rPr>
                          <w:rFonts w:ascii="Cambria Math" w:hAnsi="Cambria Math"/>
                        </w:rPr>
                        <m:t>P</m:t>
                      </m:r>
                    </m:e>
                    <m:sub>
                      <m:r>
                        <w:rPr>
                          <w:rFonts w:ascii="Cambria Math" w:hAnsi="Cambria Math"/>
                        </w:rPr>
                        <m:t>y</m:t>
                      </m:r>
                    </m:sub>
                  </m:sSub>
                </m:e>
              </m:mr>
              <m:mr>
                <m:e>
                  <m:sSub>
                    <m:sSubPr>
                      <m:ctrlPr>
                        <w:rPr>
                          <w:rFonts w:ascii="Cambria Math" w:hAnsi="Cambria Math"/>
                          <w:i/>
                        </w:rPr>
                      </m:ctrlPr>
                    </m:sSubPr>
                    <m:e>
                      <m:r>
                        <w:rPr>
                          <w:rFonts w:ascii="Cambria Math" w:hAnsi="Cambria Math"/>
                        </w:rPr>
                        <m:t>P</m:t>
                      </m:r>
                    </m:e>
                    <m:sub>
                      <m:r>
                        <w:rPr>
                          <w:rFonts w:ascii="Cambria Math" w:hAnsi="Cambria Math"/>
                        </w:rPr>
                        <m:t>z</m:t>
                      </m:r>
                    </m:sub>
                  </m:sSub>
                </m:e>
              </m:mr>
            </m:m>
          </m:e>
        </m:d>
      </m:oMath>
      <w:r w:rsidR="00BB70BD">
        <w:t xml:space="preserve">   </w:t>
      </w:r>
    </w:p>
    <w:p w14:paraId="18EB8D53" w14:textId="1F995942" w:rsidR="00B30EA2" w:rsidRPr="00BB70BD" w:rsidRDefault="00DB7D2C" w:rsidP="0013161B">
      <w:pPr>
        <w:tabs>
          <w:tab w:val="left" w:pos="788"/>
        </w:tabs>
        <w:spacing w:line="360" w:lineRule="auto"/>
        <w:rPr>
          <w:rFonts w:eastAsiaTheme="minorEastAsia"/>
        </w:rPr>
      </w:pPr>
      <w:r>
        <w:t xml:space="preserve">The procedure was repeated for each film frame. By definition, the </w:t>
      </w:r>
      <m:oMath>
        <m:sSub>
          <m:sSubPr>
            <m:ctrlPr>
              <w:rPr>
                <w:rFonts w:ascii="Cambria Math" w:hAnsi="Cambria Math"/>
                <w:i/>
              </w:rPr>
            </m:ctrlPr>
          </m:sSubPr>
          <m:e>
            <m:r>
              <w:rPr>
                <w:rFonts w:ascii="Cambria Math" w:hAnsi="Cambria Math"/>
              </w:rPr>
              <m:t>Z</m:t>
            </m:r>
          </m:e>
          <m:sub>
            <m:r>
              <w:rPr>
                <w:rFonts w:ascii="Cambria Math" w:hAnsi="Cambria Math"/>
              </w:rPr>
              <m:t>w</m:t>
            </m:r>
          </m:sub>
        </m:sSub>
      </m:oMath>
      <w:r>
        <w:rPr>
          <w:rFonts w:eastAsiaTheme="minorEastAsia"/>
        </w:rPr>
        <w:t xml:space="preserve"> component of the transformed data points is the deflection out of the plane of the rigid leading edge.</w:t>
      </w:r>
    </w:p>
    <w:p w14:paraId="4E03BB12" w14:textId="77777777" w:rsidR="000D6626" w:rsidRDefault="000D6626" w:rsidP="0013161B">
      <w:pPr>
        <w:tabs>
          <w:tab w:val="left" w:pos="788"/>
        </w:tabs>
        <w:spacing w:line="360" w:lineRule="auto"/>
        <w:rPr>
          <w:b/>
          <w:bCs/>
        </w:rPr>
      </w:pPr>
    </w:p>
    <w:p w14:paraId="4AF0BFFE" w14:textId="25A61EBC" w:rsidR="00004F66" w:rsidRPr="00A63E67" w:rsidRDefault="00004F66" w:rsidP="0013161B">
      <w:pPr>
        <w:tabs>
          <w:tab w:val="left" w:pos="788"/>
        </w:tabs>
        <w:spacing w:line="360" w:lineRule="auto"/>
        <w:rPr>
          <w:b/>
          <w:bCs/>
        </w:rPr>
      </w:pPr>
    </w:p>
    <w:p w14:paraId="1A68F750" w14:textId="77777777" w:rsidR="00E86CA7" w:rsidRDefault="00E86CA7" w:rsidP="0013161B">
      <w:pPr>
        <w:tabs>
          <w:tab w:val="left" w:pos="788"/>
        </w:tabs>
        <w:spacing w:line="360" w:lineRule="auto"/>
        <w:rPr>
          <w:b/>
          <w:bCs/>
          <w:u w:val="single"/>
        </w:rPr>
      </w:pPr>
    </w:p>
    <w:p w14:paraId="69544EA8" w14:textId="77777777" w:rsidR="005F4166" w:rsidRDefault="005F4166" w:rsidP="0013161B">
      <w:pPr>
        <w:tabs>
          <w:tab w:val="left" w:pos="788"/>
        </w:tabs>
        <w:spacing w:line="360" w:lineRule="auto"/>
        <w:rPr>
          <w:b/>
          <w:bCs/>
          <w:u w:val="single"/>
        </w:rPr>
      </w:pPr>
    </w:p>
    <w:p w14:paraId="4E72FCC2" w14:textId="77777777" w:rsidR="00B10E18" w:rsidRDefault="00B10E18" w:rsidP="0013161B">
      <w:pPr>
        <w:tabs>
          <w:tab w:val="left" w:pos="788"/>
        </w:tabs>
        <w:spacing w:line="360" w:lineRule="auto"/>
        <w:rPr>
          <w:b/>
          <w:bCs/>
          <w:u w:val="single"/>
        </w:rPr>
      </w:pPr>
    </w:p>
    <w:p w14:paraId="31B85839" w14:textId="2EC7D4D7" w:rsidR="00B10E18" w:rsidRDefault="00B10E18" w:rsidP="0013161B">
      <w:pPr>
        <w:tabs>
          <w:tab w:val="left" w:pos="788"/>
        </w:tabs>
        <w:spacing w:line="360" w:lineRule="auto"/>
        <w:rPr>
          <w:b/>
          <w:bCs/>
          <w:u w:val="single"/>
        </w:rPr>
      </w:pPr>
    </w:p>
    <w:p w14:paraId="6501EBBE" w14:textId="5440169C" w:rsidR="00B10E18" w:rsidRDefault="00B10E18" w:rsidP="0013161B">
      <w:pPr>
        <w:tabs>
          <w:tab w:val="left" w:pos="788"/>
        </w:tabs>
        <w:spacing w:line="360" w:lineRule="auto"/>
        <w:rPr>
          <w:b/>
          <w:bCs/>
          <w:u w:val="single"/>
        </w:rPr>
      </w:pPr>
    </w:p>
    <w:p w14:paraId="2C655A0A" w14:textId="1EE6073E" w:rsidR="00B10E18" w:rsidRDefault="00B10E18" w:rsidP="0013161B">
      <w:pPr>
        <w:tabs>
          <w:tab w:val="left" w:pos="788"/>
        </w:tabs>
        <w:spacing w:line="360" w:lineRule="auto"/>
        <w:rPr>
          <w:b/>
          <w:bCs/>
          <w:u w:val="single"/>
        </w:rPr>
      </w:pPr>
    </w:p>
    <w:p w14:paraId="6579F3A9" w14:textId="79B08998" w:rsidR="00B10E18" w:rsidRDefault="000D6626" w:rsidP="0013161B">
      <w:pPr>
        <w:tabs>
          <w:tab w:val="left" w:pos="788"/>
        </w:tabs>
        <w:spacing w:line="360" w:lineRule="auto"/>
        <w:rPr>
          <w:b/>
          <w:bCs/>
          <w:u w:val="single"/>
        </w:rPr>
      </w:pPr>
      <w:r w:rsidRPr="000D6626">
        <w:rPr>
          <w:b/>
          <w:bCs/>
          <w:u w:val="single"/>
        </w:rPr>
        <w:lastRenderedPageBreak/>
        <mc:AlternateContent>
          <mc:Choice Requires="wpg">
            <w:drawing>
              <wp:anchor distT="0" distB="0" distL="114300" distR="114300" simplePos="0" relativeHeight="251659264" behindDoc="0" locked="0" layoutInCell="1" allowOverlap="1" wp14:anchorId="7DEE13A5" wp14:editId="3BB09FA6">
                <wp:simplePos x="0" y="0"/>
                <wp:positionH relativeFrom="column">
                  <wp:posOffset>-620668</wp:posOffset>
                </wp:positionH>
                <wp:positionV relativeFrom="paragraph">
                  <wp:posOffset>-591355</wp:posOffset>
                </wp:positionV>
                <wp:extent cx="7190105" cy="5422972"/>
                <wp:effectExtent l="0" t="0" r="10795" b="12700"/>
                <wp:wrapNone/>
                <wp:docPr id="63" name="Group 62">
                  <a:extLst xmlns:a="http://schemas.openxmlformats.org/drawingml/2006/main">
                    <a:ext uri="{FF2B5EF4-FFF2-40B4-BE49-F238E27FC236}">
                      <a16:creationId xmlns:a16="http://schemas.microsoft.com/office/drawing/2014/main" id="{2217699E-828F-9B45-8287-1A1FB278CCBC}"/>
                    </a:ext>
                  </a:extLst>
                </wp:docPr>
                <wp:cNvGraphicFramePr/>
                <a:graphic xmlns:a="http://schemas.openxmlformats.org/drawingml/2006/main">
                  <a:graphicData uri="http://schemas.microsoft.com/office/word/2010/wordprocessingGroup">
                    <wpg:wgp>
                      <wpg:cNvGrpSpPr/>
                      <wpg:grpSpPr>
                        <a:xfrm>
                          <a:off x="0" y="0"/>
                          <a:ext cx="7190105" cy="5422972"/>
                          <a:chOff x="0" y="0"/>
                          <a:chExt cx="7881896" cy="5422972"/>
                        </a:xfrm>
                      </wpg:grpSpPr>
                      <wpg:grpSp>
                        <wpg:cNvPr id="2" name="Group 2">
                          <a:extLst>
                            <a:ext uri="{FF2B5EF4-FFF2-40B4-BE49-F238E27FC236}">
                              <a16:creationId xmlns:a16="http://schemas.microsoft.com/office/drawing/2014/main" id="{CAE1E73F-9019-3947-BAD4-C2855D24531A}"/>
                            </a:ext>
                          </a:extLst>
                        </wpg:cNvPr>
                        <wpg:cNvGrpSpPr/>
                        <wpg:grpSpPr>
                          <a:xfrm>
                            <a:off x="589583" y="0"/>
                            <a:ext cx="6784499" cy="3953822"/>
                            <a:chOff x="589583" y="0"/>
                            <a:chExt cx="6784499" cy="4561749"/>
                          </a:xfrm>
                        </wpg:grpSpPr>
                        <pic:pic xmlns:pic="http://schemas.openxmlformats.org/drawingml/2006/picture">
                          <pic:nvPicPr>
                            <pic:cNvPr id="4" name="Picture 4" descr="A picture containing accessory&#10;&#10;Description automatically generated">
                              <a:extLst>
                                <a:ext uri="{FF2B5EF4-FFF2-40B4-BE49-F238E27FC236}">
                                  <a16:creationId xmlns:a16="http://schemas.microsoft.com/office/drawing/2014/main" id="{D399DFAB-DAD6-5945-973C-23CD9C00BE6F}"/>
                                </a:ext>
                              </a:extLst>
                            </pic:cNvPr>
                            <pic:cNvPicPr>
                              <a:picLocks noChangeAspect="1"/>
                            </pic:cNvPicPr>
                          </pic:nvPicPr>
                          <pic:blipFill rotWithShape="1">
                            <a:blip r:embed="rId5"/>
                            <a:srcRect t="24143" r="41867" b="13542"/>
                            <a:stretch/>
                          </pic:blipFill>
                          <pic:spPr>
                            <a:xfrm>
                              <a:off x="947799" y="2545398"/>
                              <a:ext cx="2215602" cy="2007385"/>
                            </a:xfrm>
                            <a:prstGeom prst="rect">
                              <a:avLst/>
                            </a:prstGeom>
                          </pic:spPr>
                        </pic:pic>
                        <wps:wsp>
                          <wps:cNvPr id="5" name="TextBox 57">
                            <a:extLst>
                              <a:ext uri="{FF2B5EF4-FFF2-40B4-BE49-F238E27FC236}">
                                <a16:creationId xmlns:a16="http://schemas.microsoft.com/office/drawing/2014/main" id="{FC91E8D1-E719-EF47-AE06-EA3EB094370D}"/>
                              </a:ext>
                            </a:extLst>
                          </wps:cNvPr>
                          <wps:cNvSpPr txBox="1"/>
                          <wps:spPr>
                            <a:xfrm>
                              <a:off x="589583" y="2215407"/>
                              <a:ext cx="426707" cy="534824"/>
                            </a:xfrm>
                            <a:prstGeom prst="rect">
                              <a:avLst/>
                            </a:prstGeom>
                            <a:noFill/>
                          </wps:spPr>
                          <wps:txbx>
                            <w:txbxContent>
                              <w:p w14:paraId="166C372A" w14:textId="77777777" w:rsidR="00BF26DD" w:rsidRDefault="00BF26DD" w:rsidP="000D6626">
                                <w:r>
                                  <w:rPr>
                                    <w:rFonts w:hAnsi="Calibri"/>
                                    <w:color w:val="000000" w:themeColor="text1"/>
                                    <w:kern w:val="24"/>
                                    <w:sz w:val="48"/>
                                    <w:szCs w:val="48"/>
                                  </w:rPr>
                                  <w:t>c.</w:t>
                                </w:r>
                              </w:p>
                            </w:txbxContent>
                          </wps:txbx>
                          <wps:bodyPr wrap="none" rtlCol="0">
                            <a:spAutoFit/>
                          </wps:bodyPr>
                        </wps:wsp>
                        <wpg:grpSp>
                          <wpg:cNvPr id="6" name="Group 6">
                            <a:extLst>
                              <a:ext uri="{FF2B5EF4-FFF2-40B4-BE49-F238E27FC236}">
                                <a16:creationId xmlns:a16="http://schemas.microsoft.com/office/drawing/2014/main" id="{355346C8-4F3B-8F46-B252-7D6F84E6866E}"/>
                              </a:ext>
                            </a:extLst>
                          </wpg:cNvPr>
                          <wpg:cNvGrpSpPr/>
                          <wpg:grpSpPr>
                            <a:xfrm>
                              <a:off x="648930" y="0"/>
                              <a:ext cx="6725152" cy="4561749"/>
                              <a:chOff x="648930" y="0"/>
                              <a:chExt cx="6725152" cy="4561749"/>
                            </a:xfrm>
                          </wpg:grpSpPr>
                          <wpg:grpSp>
                            <wpg:cNvPr id="7" name="Group 7">
                              <a:extLst>
                                <a:ext uri="{FF2B5EF4-FFF2-40B4-BE49-F238E27FC236}">
                                  <a16:creationId xmlns:a16="http://schemas.microsoft.com/office/drawing/2014/main" id="{79CA8F90-B6AE-5042-9F4D-EA710FBFE658}"/>
                                </a:ext>
                              </a:extLst>
                            </wpg:cNvPr>
                            <wpg:cNvGrpSpPr/>
                            <wpg:grpSpPr>
                              <a:xfrm>
                                <a:off x="648930" y="0"/>
                                <a:ext cx="6725152" cy="2446498"/>
                                <a:chOff x="648915" y="0"/>
                                <a:chExt cx="9206543" cy="2446498"/>
                              </a:xfrm>
                            </wpg:grpSpPr>
                            <pic:pic xmlns:pic="http://schemas.openxmlformats.org/drawingml/2006/picture">
                              <pic:nvPicPr>
                                <pic:cNvPr id="10" name="Picture 10" descr="Diagram&#10;&#10;Description automatically generated">
                                  <a:extLst>
                                    <a:ext uri="{FF2B5EF4-FFF2-40B4-BE49-F238E27FC236}">
                                      <a16:creationId xmlns:a16="http://schemas.microsoft.com/office/drawing/2014/main" id="{57F05425-0CC7-BE4E-B8EF-73F30364F9EB}"/>
                                    </a:ext>
                                  </a:extLst>
                                </pic:cNvPr>
                                <pic:cNvPicPr>
                                  <a:picLocks noChangeAspect="1"/>
                                </pic:cNvPicPr>
                              </pic:nvPicPr>
                              <pic:blipFill>
                                <a:blip r:embed="rId6"/>
                                <a:stretch>
                                  <a:fillRect/>
                                </a:stretch>
                              </pic:blipFill>
                              <pic:spPr>
                                <a:xfrm>
                                  <a:off x="835666" y="109380"/>
                                  <a:ext cx="3033097" cy="2337118"/>
                                </a:xfrm>
                                <a:prstGeom prst="rect">
                                  <a:avLst/>
                                </a:prstGeom>
                              </pic:spPr>
                            </pic:pic>
                            <wpg:grpSp>
                              <wpg:cNvPr id="11" name="Group 11">
                                <a:extLst>
                                  <a:ext uri="{FF2B5EF4-FFF2-40B4-BE49-F238E27FC236}">
                                    <a16:creationId xmlns:a16="http://schemas.microsoft.com/office/drawing/2014/main" id="{11319953-6212-B54F-B8D2-16D4171DDD5E}"/>
                                  </a:ext>
                                </a:extLst>
                              </wpg:cNvPr>
                              <wpg:cNvGrpSpPr/>
                              <wpg:grpSpPr>
                                <a:xfrm>
                                  <a:off x="5134233" y="109380"/>
                                  <a:ext cx="4721225" cy="2245262"/>
                                  <a:chOff x="5134233" y="109380"/>
                                  <a:chExt cx="4721225" cy="2245262"/>
                                </a:xfrm>
                              </wpg:grpSpPr>
                              <wpg:grpSp>
                                <wpg:cNvPr id="14" name="Group 14">
                                  <a:extLst>
                                    <a:ext uri="{FF2B5EF4-FFF2-40B4-BE49-F238E27FC236}">
                                      <a16:creationId xmlns:a16="http://schemas.microsoft.com/office/drawing/2014/main" id="{29DB2760-B1A3-D440-A962-FDCDCCC90019}"/>
                                    </a:ext>
                                  </a:extLst>
                                </wpg:cNvPr>
                                <wpg:cNvGrpSpPr/>
                                <wpg:grpSpPr>
                                  <a:xfrm>
                                    <a:off x="5134233" y="109380"/>
                                    <a:ext cx="4721225" cy="2245262"/>
                                    <a:chOff x="5134233" y="109380"/>
                                    <a:chExt cx="4721225" cy="2245262"/>
                                  </a:xfrm>
                                </wpg:grpSpPr>
                                <wpg:grpSp>
                                  <wpg:cNvPr id="16" name="Group 16">
                                    <a:extLst>
                                      <a:ext uri="{FF2B5EF4-FFF2-40B4-BE49-F238E27FC236}">
                                        <a16:creationId xmlns:a16="http://schemas.microsoft.com/office/drawing/2014/main" id="{2AF63858-6254-9A40-915E-177C73FD6618}"/>
                                      </a:ext>
                                    </a:extLst>
                                  </wpg:cNvPr>
                                  <wpg:cNvGrpSpPr/>
                                  <wpg:grpSpPr>
                                    <a:xfrm>
                                      <a:off x="5134233" y="109380"/>
                                      <a:ext cx="4721225" cy="2245262"/>
                                      <a:chOff x="5134233" y="109380"/>
                                      <a:chExt cx="4721225" cy="2245262"/>
                                    </a:xfrm>
                                  </wpg:grpSpPr>
                                  <wpg:grpSp>
                                    <wpg:cNvPr id="18" name="Group 18">
                                      <a:extLst>
                                        <a:ext uri="{FF2B5EF4-FFF2-40B4-BE49-F238E27FC236}">
                                          <a16:creationId xmlns:a16="http://schemas.microsoft.com/office/drawing/2014/main" id="{84CCE3F1-684F-F844-8288-38BCC1DA1D27}"/>
                                        </a:ext>
                                      </a:extLst>
                                    </wpg:cNvPr>
                                    <wpg:cNvGrpSpPr/>
                                    <wpg:grpSpPr>
                                      <a:xfrm>
                                        <a:off x="5134233" y="109380"/>
                                        <a:ext cx="4721225" cy="2245262"/>
                                        <a:chOff x="5134233" y="109380"/>
                                        <a:chExt cx="4721225" cy="2245262"/>
                                      </a:xfrm>
                                    </wpg:grpSpPr>
                                    <pic:pic xmlns:pic="http://schemas.openxmlformats.org/drawingml/2006/picture">
                                      <pic:nvPicPr>
                                        <pic:cNvPr id="20" name="Graphic 6" descr="Security camera outline">
                                          <a:extLst>
                                            <a:ext uri="{FF2B5EF4-FFF2-40B4-BE49-F238E27FC236}">
                                              <a16:creationId xmlns:a16="http://schemas.microsoft.com/office/drawing/2014/main" id="{B640C523-4DD4-B945-B130-B2A4EF806E85}"/>
                                            </a:ext>
                                          </a:extLst>
                                        </pic:cNvPr>
                                        <pic:cNvPicPr>
                                          <a:picLocks noChangeAspect="1"/>
                                        </pic:cNvPicPr>
                                      </pic:nvPicPr>
                                      <pic:blipFill>
                                        <a:blip r:embed="rId7">
                                          <a:extLst>
                                            <a:ext uri="{96DAC541-7B7A-43D3-8B79-37D633B846F1}">
                                              <asvg:svgBlip xmlns:asvg="http://schemas.microsoft.com/office/drawing/2016/SVG/main" r:embed="rId8"/>
                                            </a:ext>
                                          </a:extLst>
                                        </a:blip>
                                        <a:stretch>
                                          <a:fillRect/>
                                        </a:stretch>
                                      </pic:blipFill>
                                      <pic:spPr>
                                        <a:xfrm rot="1074464">
                                          <a:off x="5300594" y="109381"/>
                                          <a:ext cx="914400" cy="914400"/>
                                        </a:xfrm>
                                        <a:prstGeom prst="rect">
                                          <a:avLst/>
                                        </a:prstGeom>
                                      </pic:spPr>
                                    </pic:pic>
                                    <pic:pic xmlns:pic="http://schemas.openxmlformats.org/drawingml/2006/picture">
                                      <pic:nvPicPr>
                                        <pic:cNvPr id="21" name="Graphic 7" descr="Security camera outline">
                                          <a:extLst>
                                            <a:ext uri="{FF2B5EF4-FFF2-40B4-BE49-F238E27FC236}">
                                              <a16:creationId xmlns:a16="http://schemas.microsoft.com/office/drawing/2014/main" id="{AE59521F-97CE-6448-8453-C5471DB86CAE}"/>
                                            </a:ext>
                                          </a:extLst>
                                        </pic:cNvPr>
                                        <pic:cNvPicPr>
                                          <a:picLocks noChangeAspect="1"/>
                                        </pic:cNvPicPr>
                                      </pic:nvPicPr>
                                      <pic:blipFill>
                                        <a:blip r:embed="rId7">
                                          <a:extLst>
                                            <a:ext uri="{96DAC541-7B7A-43D3-8B79-37D633B846F1}">
                                              <asvg:svgBlip xmlns:asvg="http://schemas.microsoft.com/office/drawing/2016/SVG/main" r:embed="rId8"/>
                                            </a:ext>
                                          </a:extLst>
                                        </a:blip>
                                        <a:stretch>
                                          <a:fillRect/>
                                        </a:stretch>
                                      </pic:blipFill>
                                      <pic:spPr>
                                        <a:xfrm rot="20550248" flipH="1">
                                          <a:off x="8683883" y="109380"/>
                                          <a:ext cx="914400" cy="914400"/>
                                        </a:xfrm>
                                        <a:prstGeom prst="rect">
                                          <a:avLst/>
                                        </a:prstGeom>
                                      </pic:spPr>
                                    </pic:pic>
                                    <wps:wsp>
                                      <wps:cNvPr id="22" name="Straight Connector 22">
                                        <a:extLst>
                                          <a:ext uri="{FF2B5EF4-FFF2-40B4-BE49-F238E27FC236}">
                                            <a16:creationId xmlns:a16="http://schemas.microsoft.com/office/drawing/2014/main" id="{3710B964-01C2-B742-BDCE-C55D57B4B59B}"/>
                                          </a:ext>
                                        </a:extLst>
                                      </wps:cNvPr>
                                      <wps:cNvCnPr>
                                        <a:cxnSpLocks/>
                                      </wps:cNvCnPr>
                                      <wps:spPr>
                                        <a:xfrm>
                                          <a:off x="5134233" y="119536"/>
                                          <a:ext cx="4721225" cy="0"/>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3" name="Group 23">
                                        <a:extLst>
                                          <a:ext uri="{FF2B5EF4-FFF2-40B4-BE49-F238E27FC236}">
                                            <a16:creationId xmlns:a16="http://schemas.microsoft.com/office/drawing/2014/main" id="{3BC74382-411A-9749-B291-02077AF12071}"/>
                                          </a:ext>
                                        </a:extLst>
                                      </wpg:cNvPr>
                                      <wpg:cNvGrpSpPr/>
                                      <wpg:grpSpPr>
                                        <a:xfrm>
                                          <a:off x="6520008" y="848563"/>
                                          <a:ext cx="3194576" cy="1506079"/>
                                          <a:chOff x="6520008" y="848563"/>
                                          <a:chExt cx="3194576" cy="1506079"/>
                                        </a:xfrm>
                                      </wpg:grpSpPr>
                                      <wpg:grpSp>
                                        <wpg:cNvPr id="24" name="Group 24">
                                          <a:extLst>
                                            <a:ext uri="{FF2B5EF4-FFF2-40B4-BE49-F238E27FC236}">
                                              <a16:creationId xmlns:a16="http://schemas.microsoft.com/office/drawing/2014/main" id="{815007C4-AF73-D64C-B332-DE53376F4142}"/>
                                            </a:ext>
                                          </a:extLst>
                                        </wpg:cNvPr>
                                        <wpg:cNvGrpSpPr/>
                                        <wpg:grpSpPr>
                                          <a:xfrm>
                                            <a:off x="6520008" y="848563"/>
                                            <a:ext cx="3194576" cy="1500926"/>
                                            <a:chOff x="6520008" y="848563"/>
                                            <a:chExt cx="3194576" cy="1500926"/>
                                          </a:xfrm>
                                        </wpg:grpSpPr>
                                        <wpg:grpSp>
                                          <wpg:cNvPr id="27" name="Group 27">
                                            <a:extLst>
                                              <a:ext uri="{FF2B5EF4-FFF2-40B4-BE49-F238E27FC236}">
                                                <a16:creationId xmlns:a16="http://schemas.microsoft.com/office/drawing/2014/main" id="{3F684F46-0EDD-9B49-BA97-08875AB813C8}"/>
                                              </a:ext>
                                            </a:extLst>
                                          </wpg:cNvPr>
                                          <wpg:cNvGrpSpPr/>
                                          <wpg:grpSpPr>
                                            <a:xfrm>
                                              <a:off x="6520008" y="848563"/>
                                              <a:ext cx="3194576" cy="1436364"/>
                                              <a:chOff x="6520008" y="848563"/>
                                              <a:chExt cx="3194576" cy="1436364"/>
                                            </a:xfrm>
                                          </wpg:grpSpPr>
                                          <wpg:grpSp>
                                            <wpg:cNvPr id="30" name="Group 30">
                                              <a:extLst>
                                                <a:ext uri="{FF2B5EF4-FFF2-40B4-BE49-F238E27FC236}">
                                                  <a16:creationId xmlns:a16="http://schemas.microsoft.com/office/drawing/2014/main" id="{EB13A8BE-DF54-5B46-91DE-AF7E96A672E3}"/>
                                                </a:ext>
                                              </a:extLst>
                                            </wpg:cNvPr>
                                            <wpg:cNvGrpSpPr/>
                                            <wpg:grpSpPr>
                                              <a:xfrm>
                                                <a:off x="6520008" y="976786"/>
                                                <a:ext cx="1777962" cy="1308141"/>
                                                <a:chOff x="6520121" y="976787"/>
                                                <a:chExt cx="2191077" cy="1636919"/>
                                              </a:xfrm>
                                            </wpg:grpSpPr>
                                            <wps:wsp>
                                              <wps:cNvPr id="34" name="Straight Connector 34">
                                                <a:extLst>
                                                  <a:ext uri="{FF2B5EF4-FFF2-40B4-BE49-F238E27FC236}">
                                                    <a16:creationId xmlns:a16="http://schemas.microsoft.com/office/drawing/2014/main" id="{11B82B2C-9256-A442-9F33-E5BEB825BC3C}"/>
                                                  </a:ext>
                                                </a:extLst>
                                              </wps:cNvPr>
                                              <wps:cNvCnPr>
                                                <a:cxnSpLocks/>
                                              </wps:cNvCnPr>
                                              <wps:spPr>
                                                <a:xfrm flipH="1">
                                                  <a:off x="8688397" y="1013659"/>
                                                  <a:ext cx="22801" cy="983672"/>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a:extLst>
                                                  <a:ext uri="{FF2B5EF4-FFF2-40B4-BE49-F238E27FC236}">
                                                    <a16:creationId xmlns:a16="http://schemas.microsoft.com/office/drawing/2014/main" id="{C401AA08-EF44-9C4F-B7BD-779DF356A54A}"/>
                                                  </a:ext>
                                                </a:extLst>
                                              </wps:cNvPr>
                                              <wps:cNvCnPr>
                                                <a:cxnSpLocks/>
                                              </wps:cNvCnPr>
                                              <wps:spPr>
                                                <a:xfrm flipH="1">
                                                  <a:off x="6699396" y="976882"/>
                                                  <a:ext cx="22801" cy="983672"/>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6" name="Parallelogram 36">
                                                <a:extLst>
                                                  <a:ext uri="{FF2B5EF4-FFF2-40B4-BE49-F238E27FC236}">
                                                    <a16:creationId xmlns:a16="http://schemas.microsoft.com/office/drawing/2014/main" id="{AD6D79BA-D421-BC4B-9322-C2C1B721958B}"/>
                                                  </a:ext>
                                                </a:extLst>
                                              </wps:cNvPr>
                                              <wps:cNvSpPr/>
                                              <wps:spPr>
                                                <a:xfrm>
                                                  <a:off x="6520121" y="976787"/>
                                                  <a:ext cx="2191077" cy="653247"/>
                                                </a:xfrm>
                                                <a:prstGeom prst="parallelogram">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7" name="Straight Connector 37">
                                                <a:extLst>
                                                  <a:ext uri="{FF2B5EF4-FFF2-40B4-BE49-F238E27FC236}">
                                                    <a16:creationId xmlns:a16="http://schemas.microsoft.com/office/drawing/2014/main" id="{A2B7EED2-03AE-A44D-913A-9FF2AC32184B}"/>
                                                  </a:ext>
                                                </a:extLst>
                                              </wps:cNvPr>
                                              <wps:cNvCnPr>
                                                <a:cxnSpLocks/>
                                              </wps:cNvCnPr>
                                              <wps:spPr>
                                                <a:xfrm flipH="1">
                                                  <a:off x="8516947" y="1630034"/>
                                                  <a:ext cx="22801" cy="983672"/>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Connector 38">
                                                <a:extLst>
                                                  <a:ext uri="{FF2B5EF4-FFF2-40B4-BE49-F238E27FC236}">
                                                    <a16:creationId xmlns:a16="http://schemas.microsoft.com/office/drawing/2014/main" id="{B87F3472-668C-EE49-AB0D-5AD493539CAE}"/>
                                                  </a:ext>
                                                </a:extLst>
                                              </wps:cNvPr>
                                              <wps:cNvCnPr>
                                                <a:cxnSpLocks/>
                                              </wps:cNvCnPr>
                                              <wps:spPr>
                                                <a:xfrm flipH="1">
                                                  <a:off x="6524470" y="1630034"/>
                                                  <a:ext cx="22801" cy="983672"/>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31" name="Elbow Connector 31">
                                              <a:extLst>
                                                <a:ext uri="{FF2B5EF4-FFF2-40B4-BE49-F238E27FC236}">
                                                  <a16:creationId xmlns:a16="http://schemas.microsoft.com/office/drawing/2014/main" id="{8F7A9389-C5F2-E94A-8F81-3C8458609BA5}"/>
                                                </a:ext>
                                              </a:extLst>
                                            </wps:cNvPr>
                                            <wps:cNvCnPr>
                                              <a:cxnSpLocks/>
                                            </wps:cNvCnPr>
                                            <wps:spPr>
                                              <a:xfrm>
                                                <a:off x="7511274" y="1125876"/>
                                                <a:ext cx="1406981" cy="215909"/>
                                              </a:xfrm>
                                              <a:prstGeom prst="bentConnector3">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2" name="Graphic 25" descr="Internet with solid fill">
                                                <a:extLst>
                                                  <a:ext uri="{FF2B5EF4-FFF2-40B4-BE49-F238E27FC236}">
                                                    <a16:creationId xmlns:a16="http://schemas.microsoft.com/office/drawing/2014/main" id="{FF655D3D-D443-C84D-9035-5FF5B64555B1}"/>
                                                  </a:ext>
                                                </a:extLst>
                                              </pic:cNvPr>
                                              <pic:cNvPicPr>
                                                <a:picLocks noChangeAspect="1"/>
                                              </pic:cNvPicPr>
                                            </pic:nvPicPr>
                                            <pic:blipFill>
                                              <a:blip r:embed="rId9">
                                                <a:extLst>
                                                  <a:ext uri="{96DAC541-7B7A-43D3-8B79-37D633B846F1}">
                                                    <asvg:svgBlip xmlns:asvg="http://schemas.microsoft.com/office/drawing/2016/SVG/main" r:embed="rId10"/>
                                                  </a:ext>
                                                </a:extLst>
                                              </a:blip>
                                              <a:stretch>
                                                <a:fillRect/>
                                              </a:stretch>
                                            </pic:blipFill>
                                            <pic:spPr>
                                              <a:xfrm>
                                                <a:off x="8800184" y="848563"/>
                                                <a:ext cx="914400" cy="914400"/>
                                              </a:xfrm>
                                              <a:prstGeom prst="rect">
                                                <a:avLst/>
                                              </a:prstGeom>
                                            </pic:spPr>
                                          </pic:pic>
                                          <pic:pic xmlns:pic="http://schemas.openxmlformats.org/drawingml/2006/picture">
                                            <pic:nvPicPr>
                                              <pic:cNvPr id="33" name="Graphic 27" descr="Cube outline">
                                                <a:extLst>
                                                  <a:ext uri="{FF2B5EF4-FFF2-40B4-BE49-F238E27FC236}">
                                                    <a16:creationId xmlns:a16="http://schemas.microsoft.com/office/drawing/2014/main" id="{D3511FE6-D126-8B40-A2C0-0DA830547206}"/>
                                                  </a:ext>
                                                </a:extLst>
                                              </pic:cNvPr>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7381087" y="861741"/>
                                                <a:ext cx="323297" cy="323297"/>
                                              </a:xfrm>
                                              <a:prstGeom prst="rect">
                                                <a:avLst/>
                                              </a:prstGeom>
                                            </pic:spPr>
                                          </pic:pic>
                                        </wpg:grpSp>
                                        <wps:wsp>
                                          <wps:cNvPr id="28" name="Chord 28">
                                            <a:extLst>
                                              <a:ext uri="{FF2B5EF4-FFF2-40B4-BE49-F238E27FC236}">
                                                <a16:creationId xmlns:a16="http://schemas.microsoft.com/office/drawing/2014/main" id="{74567C07-5CA5-AA4C-8223-A686B0F9087C}"/>
                                              </a:ext>
                                            </a:extLst>
                                          </wps:cNvPr>
                                          <wps:cNvSpPr/>
                                          <wps:spPr>
                                            <a:xfrm rot="19319951">
                                              <a:off x="6591997" y="1737479"/>
                                              <a:ext cx="657225" cy="566779"/>
                                            </a:xfrm>
                                            <a:prstGeom prst="chord">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Chord 29">
                                            <a:extLst>
                                              <a:ext uri="{FF2B5EF4-FFF2-40B4-BE49-F238E27FC236}">
                                                <a16:creationId xmlns:a16="http://schemas.microsoft.com/office/drawing/2014/main" id="{0CFA027F-931C-C743-9A62-5F5516B40F7E}"/>
                                              </a:ext>
                                            </a:extLst>
                                          </wps:cNvPr>
                                          <wps:cNvSpPr/>
                                          <wps:spPr>
                                            <a:xfrm rot="15597996">
                                              <a:off x="7460140" y="1737487"/>
                                              <a:ext cx="657225" cy="566779"/>
                                            </a:xfrm>
                                            <a:prstGeom prst="chord">
                                              <a:avLst/>
                                            </a:prstGeom>
                                            <a:solidFill>
                                              <a:schemeClr val="bg2">
                                                <a:lumMod val="75000"/>
                                              </a:schemeClr>
                                            </a:solidFill>
                                            <a:ln>
                                              <a:solidFill>
                                                <a:schemeClr val="bg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5" name="TextBox 34">
                                          <a:extLst>
                                            <a:ext uri="{FF2B5EF4-FFF2-40B4-BE49-F238E27FC236}">
                                              <a16:creationId xmlns:a16="http://schemas.microsoft.com/office/drawing/2014/main" id="{56500C32-7EED-F64E-AE7E-79F00C6CCAD6}"/>
                                            </a:ext>
                                          </a:extLst>
                                        </wps:cNvPr>
                                        <wps:cNvSpPr txBox="1"/>
                                        <wps:spPr>
                                          <a:xfrm>
                                            <a:off x="7645413" y="1915372"/>
                                            <a:ext cx="547938" cy="427127"/>
                                          </a:xfrm>
                                          <a:prstGeom prst="rect">
                                            <a:avLst/>
                                          </a:prstGeom>
                                          <a:noFill/>
                                        </wps:spPr>
                                        <wps:txbx>
                                          <w:txbxContent>
                                            <w:p w14:paraId="508D0DF7" w14:textId="77777777" w:rsidR="00BF26DD" w:rsidRDefault="00BF26DD" w:rsidP="000D6626">
                                              <w:r>
                                                <w:rPr>
                                                  <w:rFonts w:hAnsi="Calibri"/>
                                                  <w:color w:val="000000" w:themeColor="text1"/>
                                                  <w:kern w:val="24"/>
                                                  <w:sz w:val="36"/>
                                                  <w:szCs w:val="36"/>
                                                </w:rPr>
                                                <w:t>IR</w:t>
                                              </w:r>
                                            </w:p>
                                          </w:txbxContent>
                                        </wps:txbx>
                                        <wps:bodyPr wrap="none" rtlCol="0">
                                          <a:spAutoFit/>
                                        </wps:bodyPr>
                                      </wps:wsp>
                                      <wps:wsp>
                                        <wps:cNvPr id="26" name="TextBox 35">
                                          <a:extLst>
                                            <a:ext uri="{FF2B5EF4-FFF2-40B4-BE49-F238E27FC236}">
                                              <a16:creationId xmlns:a16="http://schemas.microsoft.com/office/drawing/2014/main" id="{7A6B24DC-1CB3-7A40-95BB-F48595F94807}"/>
                                            </a:ext>
                                          </a:extLst>
                                        </wps:cNvPr>
                                        <wps:cNvSpPr txBox="1"/>
                                        <wps:spPr>
                                          <a:xfrm>
                                            <a:off x="6694365" y="1927515"/>
                                            <a:ext cx="547938" cy="427127"/>
                                          </a:xfrm>
                                          <a:prstGeom prst="rect">
                                            <a:avLst/>
                                          </a:prstGeom>
                                          <a:noFill/>
                                        </wps:spPr>
                                        <wps:txbx>
                                          <w:txbxContent>
                                            <w:p w14:paraId="4E5D900D" w14:textId="77777777" w:rsidR="00BF26DD" w:rsidRDefault="00BF26DD" w:rsidP="000D6626">
                                              <w:r>
                                                <w:rPr>
                                                  <w:rFonts w:hAnsi="Calibri"/>
                                                  <w:color w:val="000000" w:themeColor="text1"/>
                                                  <w:kern w:val="24"/>
                                                  <w:sz w:val="36"/>
                                                  <w:szCs w:val="36"/>
                                                </w:rPr>
                                                <w:t>IR</w:t>
                                              </w:r>
                                            </w:p>
                                          </w:txbxContent>
                                        </wps:txbx>
                                        <wps:bodyPr wrap="none" rtlCol="0">
                                          <a:spAutoFit/>
                                        </wps:bodyPr>
                                      </wps:wsp>
                                    </wpg:grpSp>
                                  </wpg:grpSp>
                                  <wps:wsp>
                                    <wps:cNvPr id="19" name="TextBox 38">
                                      <a:extLst>
                                        <a:ext uri="{FF2B5EF4-FFF2-40B4-BE49-F238E27FC236}">
                                          <a16:creationId xmlns:a16="http://schemas.microsoft.com/office/drawing/2014/main" id="{C5DAC3FC-D3BB-A844-BAD4-0D79922EAAC1}"/>
                                        </a:ext>
                                      </a:extLst>
                                    </wps:cNvPr>
                                    <wps:cNvSpPr txBox="1"/>
                                    <wps:spPr>
                                      <a:xfrm>
                                        <a:off x="6724111" y="1049041"/>
                                        <a:ext cx="643232" cy="427127"/>
                                      </a:xfrm>
                                      <a:prstGeom prst="rect">
                                        <a:avLst/>
                                      </a:prstGeom>
                                      <a:noFill/>
                                    </wps:spPr>
                                    <wps:txbx>
                                      <w:txbxContent>
                                        <w:p w14:paraId="766C1BF6" w14:textId="77777777" w:rsidR="00BF26DD" w:rsidRDefault="00BF26DD" w:rsidP="000D6626">
                                          <w:r>
                                            <w:rPr>
                                              <w:rFonts w:hAnsi="Calibri"/>
                                              <w:color w:val="000000" w:themeColor="text1"/>
                                              <w:kern w:val="24"/>
                                              <w:sz w:val="36"/>
                                              <w:szCs w:val="36"/>
                                            </w:rPr>
                                            <w:t>DS</w:t>
                                          </w:r>
                                        </w:p>
                                      </w:txbxContent>
                                    </wps:txbx>
                                    <wps:bodyPr wrap="none" rtlCol="0">
                                      <a:spAutoFit/>
                                    </wps:bodyPr>
                                  </wps:wsp>
                                </wpg:grpSp>
                                <wps:wsp>
                                  <wps:cNvPr id="17" name="TextBox 40">
                                    <a:extLst>
                                      <a:ext uri="{FF2B5EF4-FFF2-40B4-BE49-F238E27FC236}">
                                        <a16:creationId xmlns:a16="http://schemas.microsoft.com/office/drawing/2014/main" id="{656FDEEE-8C61-454F-A917-050028A6B8C6}"/>
                                      </a:ext>
                                    </a:extLst>
                                  </wps:cNvPr>
                                  <wps:cNvSpPr txBox="1"/>
                                  <wps:spPr>
                                    <a:xfrm>
                                      <a:off x="7227110" y="289008"/>
                                      <a:ext cx="940548" cy="320162"/>
                                    </a:xfrm>
                                    <a:prstGeom prst="rect">
                                      <a:avLst/>
                                    </a:prstGeom>
                                    <a:noFill/>
                                  </wps:spPr>
                                  <wps:txbx>
                                    <w:txbxContent>
                                      <w:p w14:paraId="2C799305" w14:textId="77777777" w:rsidR="00BF26DD" w:rsidRDefault="00BF26DD" w:rsidP="000D6626">
                                        <w:r>
                                          <w:rPr>
                                            <w:rFonts w:hAnsi="Calibri"/>
                                            <w:color w:val="000000" w:themeColor="text1"/>
                                            <w:kern w:val="24"/>
                                          </w:rPr>
                                          <w:t>flapper</w:t>
                                        </w:r>
                                      </w:p>
                                    </w:txbxContent>
                                  </wps:txbx>
                                  <wps:bodyPr wrap="none" rtlCol="0">
                                    <a:spAutoFit/>
                                  </wps:bodyPr>
                                </wps:wsp>
                              </wpg:grpSp>
                              <wps:wsp>
                                <wps:cNvPr id="15" name="Straight Arrow Connector 15">
                                  <a:extLst>
                                    <a:ext uri="{FF2B5EF4-FFF2-40B4-BE49-F238E27FC236}">
                                      <a16:creationId xmlns:a16="http://schemas.microsoft.com/office/drawing/2014/main" id="{FAE4EF11-CED6-C84A-AAD8-9384FA25F990}"/>
                                    </a:ext>
                                  </a:extLst>
                                </wps:cNvPr>
                                <wps:cNvCnPr>
                                  <a:cxnSpLocks/>
                                </wps:cNvCnPr>
                                <wps:spPr>
                                  <a:xfrm>
                                    <a:off x="7511274" y="566041"/>
                                    <a:ext cx="0" cy="2161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2" name="TextBox 49">
                                <a:extLst>
                                  <a:ext uri="{FF2B5EF4-FFF2-40B4-BE49-F238E27FC236}">
                                    <a16:creationId xmlns:a16="http://schemas.microsoft.com/office/drawing/2014/main" id="{0CCAE73E-A986-8E4A-B02D-9E8C9A20B3BE}"/>
                                  </a:ext>
                                </a:extLst>
                              </wps:cNvPr>
                              <wps:cNvSpPr txBox="1"/>
                              <wps:spPr>
                                <a:xfrm>
                                  <a:off x="648915" y="0"/>
                                  <a:ext cx="609879" cy="534824"/>
                                </a:xfrm>
                                <a:prstGeom prst="rect">
                                  <a:avLst/>
                                </a:prstGeom>
                                <a:noFill/>
                              </wps:spPr>
                              <wps:txbx>
                                <w:txbxContent>
                                  <w:p w14:paraId="4F09FAF6" w14:textId="77777777" w:rsidR="00BF26DD" w:rsidRDefault="00BF26DD" w:rsidP="000D6626">
                                    <w:r>
                                      <w:rPr>
                                        <w:rFonts w:hAnsi="Calibri"/>
                                        <w:color w:val="000000" w:themeColor="text1"/>
                                        <w:kern w:val="24"/>
                                        <w:sz w:val="48"/>
                                        <w:szCs w:val="48"/>
                                      </w:rPr>
                                      <w:t>a.</w:t>
                                    </w:r>
                                  </w:p>
                                </w:txbxContent>
                              </wps:txbx>
                              <wps:bodyPr wrap="none" rtlCol="0">
                                <a:spAutoFit/>
                              </wps:bodyPr>
                            </wps:wsp>
                            <wps:wsp>
                              <wps:cNvPr id="13" name="TextBox 51">
                                <a:extLst>
                                  <a:ext uri="{FF2B5EF4-FFF2-40B4-BE49-F238E27FC236}">
                                    <a16:creationId xmlns:a16="http://schemas.microsoft.com/office/drawing/2014/main" id="{188DE95E-7929-8A41-9326-75BB15715D20}"/>
                                  </a:ext>
                                </a:extLst>
                              </wps:cNvPr>
                              <wps:cNvSpPr txBox="1"/>
                              <wps:spPr>
                                <a:xfrm>
                                  <a:off x="4339115" y="0"/>
                                  <a:ext cx="630844" cy="534824"/>
                                </a:xfrm>
                                <a:prstGeom prst="rect">
                                  <a:avLst/>
                                </a:prstGeom>
                                <a:noFill/>
                              </wps:spPr>
                              <wps:txbx>
                                <w:txbxContent>
                                  <w:p w14:paraId="4CED8888" w14:textId="77777777" w:rsidR="00BF26DD" w:rsidRDefault="00BF26DD" w:rsidP="000D6626">
                                    <w:r>
                                      <w:rPr>
                                        <w:rFonts w:hAnsi="Calibri"/>
                                        <w:color w:val="000000" w:themeColor="text1"/>
                                        <w:kern w:val="24"/>
                                        <w:sz w:val="48"/>
                                        <w:szCs w:val="48"/>
                                      </w:rPr>
                                      <w:t>b.</w:t>
                                    </w:r>
                                  </w:p>
                                </w:txbxContent>
                              </wps:txbx>
                              <wps:bodyPr wrap="none" rtlCol="0">
                                <a:spAutoFit/>
                              </wps:bodyPr>
                            </wps:wsp>
                          </wpg:grpSp>
                          <pic:pic xmlns:pic="http://schemas.openxmlformats.org/drawingml/2006/picture">
                            <pic:nvPicPr>
                              <pic:cNvPr id="8" name="Picture 8" descr="A picture containing floor, indoor, plastic&#10;&#10;Description automatically generated">
                                <a:extLst>
                                  <a:ext uri="{FF2B5EF4-FFF2-40B4-BE49-F238E27FC236}">
                                    <a16:creationId xmlns:a16="http://schemas.microsoft.com/office/drawing/2014/main" id="{6C1A90CB-65B9-EB4B-BAD2-A96300073734}"/>
                                  </a:ext>
                                </a:extLst>
                              </pic:cNvPr>
                              <pic:cNvPicPr>
                                <a:picLocks noChangeAspect="1"/>
                              </pic:cNvPicPr>
                            </pic:nvPicPr>
                            <pic:blipFill>
                              <a:blip r:embed="rId13"/>
                              <a:stretch>
                                <a:fillRect/>
                              </a:stretch>
                            </pic:blipFill>
                            <pic:spPr>
                              <a:xfrm>
                                <a:off x="4885514" y="2554364"/>
                                <a:ext cx="2215602" cy="2007385"/>
                              </a:xfrm>
                              <a:prstGeom prst="rect">
                                <a:avLst/>
                              </a:prstGeom>
                            </pic:spPr>
                          </pic:pic>
                          <wps:wsp>
                            <wps:cNvPr id="9" name="TextBox 58">
                              <a:extLst>
                                <a:ext uri="{FF2B5EF4-FFF2-40B4-BE49-F238E27FC236}">
                                  <a16:creationId xmlns:a16="http://schemas.microsoft.com/office/drawing/2014/main" id="{45E77440-DD50-E640-8409-AFA7155EEB8B}"/>
                                </a:ext>
                              </a:extLst>
                            </wps:cNvPr>
                            <wps:cNvSpPr txBox="1"/>
                            <wps:spPr>
                              <a:xfrm>
                                <a:off x="4330416" y="2215406"/>
                                <a:ext cx="460816" cy="534824"/>
                              </a:xfrm>
                              <a:prstGeom prst="rect">
                                <a:avLst/>
                              </a:prstGeom>
                              <a:noFill/>
                            </wps:spPr>
                            <wps:txbx>
                              <w:txbxContent>
                                <w:p w14:paraId="4F9BA917" w14:textId="77777777" w:rsidR="00BF26DD" w:rsidRDefault="00BF26DD" w:rsidP="000D6626">
                                  <w:r>
                                    <w:rPr>
                                      <w:rFonts w:hAnsi="Calibri"/>
                                      <w:color w:val="000000" w:themeColor="text1"/>
                                      <w:kern w:val="24"/>
                                      <w:sz w:val="48"/>
                                      <w:szCs w:val="48"/>
                                    </w:rPr>
                                    <w:t>d.</w:t>
                                  </w:r>
                                </w:p>
                              </w:txbxContent>
                            </wps:txbx>
                            <wps:bodyPr wrap="none" rtlCol="0">
                              <a:spAutoFit/>
                            </wps:bodyPr>
                          </wps:wsp>
                        </wpg:grpSp>
                      </wpg:grpSp>
                      <wps:wsp>
                        <wps:cNvPr id="3" name="TextBox 61">
                          <a:extLst>
                            <a:ext uri="{FF2B5EF4-FFF2-40B4-BE49-F238E27FC236}">
                              <a16:creationId xmlns:a16="http://schemas.microsoft.com/office/drawing/2014/main" id="{4CBD0632-1368-DC46-8E8B-9206E073ABD3}"/>
                            </a:ext>
                          </a:extLst>
                        </wps:cNvPr>
                        <wps:cNvSpPr txBox="1"/>
                        <wps:spPr>
                          <a:xfrm>
                            <a:off x="0" y="3998032"/>
                            <a:ext cx="7881896" cy="1424940"/>
                          </a:xfrm>
                          <a:prstGeom prst="rect">
                            <a:avLst/>
                          </a:prstGeom>
                          <a:solidFill>
                            <a:schemeClr val="bg1"/>
                          </a:solidFill>
                          <a:ln>
                            <a:solidFill>
                              <a:schemeClr val="tx1"/>
                            </a:solidFill>
                          </a:ln>
                        </wps:spPr>
                        <wps:txbx>
                          <w:txbxContent>
                            <w:p w14:paraId="21B2AF79" w14:textId="3445F6A0" w:rsidR="00BF26DD" w:rsidRDefault="00BF26DD" w:rsidP="000D6626">
                              <w:r>
                                <w:rPr>
                                  <w:rFonts w:hAnsi="Calibri"/>
                                  <w:b/>
                                  <w:bCs/>
                                  <w:color w:val="000000" w:themeColor="text1"/>
                                  <w:kern w:val="24"/>
                                  <w:sz w:val="28"/>
                                  <w:szCs w:val="28"/>
                                </w:rPr>
                                <w:t xml:space="preserve">Figure 1. Methodology. (a) </w:t>
                              </w:r>
                              <w:r w:rsidR="0005213F">
                                <w:rPr>
                                  <w:rFonts w:hAnsi="Calibri"/>
                                  <w:color w:val="000000" w:themeColor="text1"/>
                                  <w:kern w:val="24"/>
                                </w:rPr>
                                <w:t xml:space="preserve">An illustration obtained from Y. </w:t>
                              </w:r>
                              <w:proofErr w:type="spellStart"/>
                              <w:r w:rsidR="0005213F">
                                <w:rPr>
                                  <w:rFonts w:hAnsi="Calibri"/>
                                  <w:color w:val="000000" w:themeColor="text1"/>
                                  <w:kern w:val="24"/>
                                </w:rPr>
                                <w:t>Meresman</w:t>
                              </w:r>
                              <w:proofErr w:type="spellEnd"/>
                              <w:r w:rsidR="0005213F">
                                <w:rPr>
                                  <w:rFonts w:hAnsi="Calibri"/>
                                  <w:color w:val="000000" w:themeColor="text1"/>
                                  <w:kern w:val="24"/>
                                </w:rPr>
                                <w:t xml:space="preserve"> and G. Ribak’s paper presenting the </w:t>
                              </w:r>
                              <w:proofErr w:type="spellStart"/>
                              <w:r>
                                <w:rPr>
                                  <w:rFonts w:hAnsi="Calibri"/>
                                  <w:color w:val="000000" w:themeColor="text1"/>
                                  <w:kern w:val="24"/>
                                </w:rPr>
                                <w:t>Protaetia</w:t>
                              </w:r>
                              <w:proofErr w:type="spellEnd"/>
                              <w:r>
                                <w:rPr>
                                  <w:rFonts w:hAnsi="Calibri"/>
                                  <w:color w:val="000000" w:themeColor="text1"/>
                                  <w:kern w:val="24"/>
                                </w:rPr>
                                <w:t xml:space="preserve"> </w:t>
                              </w:r>
                              <w:proofErr w:type="spellStart"/>
                              <w:r>
                                <w:rPr>
                                  <w:rFonts w:hAnsi="Calibri"/>
                                  <w:color w:val="000000" w:themeColor="text1"/>
                                  <w:kern w:val="24"/>
                                </w:rPr>
                                <w:t>Cuprea</w:t>
                              </w:r>
                              <w:r w:rsidR="0005213F">
                                <w:rPr>
                                  <w:rFonts w:hAnsi="Calibri"/>
                                  <w:color w:val="000000" w:themeColor="text1"/>
                                  <w:kern w:val="24"/>
                                </w:rPr>
                                <w:t>’s</w:t>
                              </w:r>
                              <w:proofErr w:type="spellEnd"/>
                              <w:r>
                                <w:rPr>
                                  <w:rFonts w:hAnsi="Calibri"/>
                                  <w:color w:val="000000" w:themeColor="text1"/>
                                  <w:kern w:val="24"/>
                                </w:rPr>
                                <w:t xml:space="preserve"> digitized landmarks used to extract flapping kinematics and wing deformation</w:t>
                              </w:r>
                              <w:r w:rsidR="0005213F">
                                <w:rPr>
                                  <w:rFonts w:hAnsi="Calibri"/>
                                  <w:color w:val="000000" w:themeColor="text1"/>
                                  <w:kern w:val="24"/>
                                </w:rPr>
                                <w:t xml:space="preserve"> </w:t>
                              </w:r>
                              <w:r>
                                <w:rPr>
                                  <w:rFonts w:hAnsi="Calibri"/>
                                  <w:color w:val="000000" w:themeColor="text1"/>
                                  <w:kern w:val="24"/>
                                </w:rPr>
                                <w:t xml:space="preserve">of the trailing edge. Leading edge as the instantaneous 3D plane comprised of </w:t>
                              </w:r>
                              <w:proofErr w:type="spellStart"/>
                              <w:r>
                                <w:rPr>
                                  <w:rFonts w:hAnsi="Calibri"/>
                                  <w:color w:val="000000" w:themeColor="text1"/>
                                  <w:kern w:val="24"/>
                                </w:rPr>
                                <w:t>wb</w:t>
                              </w:r>
                              <w:proofErr w:type="spellEnd"/>
                              <w:r>
                                <w:rPr>
                                  <w:rFonts w:hAnsi="Calibri"/>
                                  <w:color w:val="000000" w:themeColor="text1"/>
                                  <w:kern w:val="24"/>
                                </w:rPr>
                                <w:t xml:space="preserve"> (wing-base; in our case, the gear of the flapper), </w:t>
                              </w:r>
                              <w:proofErr w:type="spellStart"/>
                              <w:r>
                                <w:rPr>
                                  <w:rFonts w:hAnsi="Calibri"/>
                                  <w:color w:val="000000" w:themeColor="text1"/>
                                  <w:kern w:val="24"/>
                                </w:rPr>
                                <w:t>mj</w:t>
                              </w:r>
                              <w:proofErr w:type="spellEnd"/>
                              <w:r>
                                <w:rPr>
                                  <w:rFonts w:hAnsi="Calibri"/>
                                  <w:color w:val="000000" w:themeColor="text1"/>
                                  <w:kern w:val="24"/>
                                </w:rPr>
                                <w:t xml:space="preserve"> (marginal-joint), and </w:t>
                              </w:r>
                              <w:proofErr w:type="spellStart"/>
                              <w:r>
                                <w:rPr>
                                  <w:rFonts w:hAnsi="Calibri"/>
                                  <w:color w:val="000000" w:themeColor="text1"/>
                                  <w:kern w:val="24"/>
                                </w:rPr>
                                <w:t>wt</w:t>
                              </w:r>
                              <w:proofErr w:type="spellEnd"/>
                              <w:r>
                                <w:rPr>
                                  <w:rFonts w:hAnsi="Calibri"/>
                                  <w:color w:val="000000" w:themeColor="text1"/>
                                  <w:kern w:val="24"/>
                                </w:rPr>
                                <w:t xml:space="preserve"> (wing tip). Trailing edge was defined as AA (</w:t>
                              </w:r>
                              <w:proofErr w:type="spellStart"/>
                              <w:r>
                                <w:rPr>
                                  <w:rFonts w:hAnsi="Calibri"/>
                                  <w:color w:val="000000" w:themeColor="text1"/>
                                  <w:kern w:val="24"/>
                                </w:rPr>
                                <w:t>Analis</w:t>
                              </w:r>
                              <w:proofErr w:type="spellEnd"/>
                              <w:r>
                                <w:rPr>
                                  <w:rFonts w:hAnsi="Calibri"/>
                                  <w:color w:val="000000" w:themeColor="text1"/>
                                  <w:kern w:val="24"/>
                                </w:rPr>
                                <w:t xml:space="preserve">-Anterior vein), </w:t>
                              </w:r>
                              <w:proofErr w:type="spellStart"/>
                              <w:r>
                                <w:rPr>
                                  <w:rFonts w:hAnsi="Calibri"/>
                                  <w:color w:val="000000" w:themeColor="text1"/>
                                  <w:kern w:val="24"/>
                                </w:rPr>
                                <w:t>Cua</w:t>
                              </w:r>
                              <w:proofErr w:type="spellEnd"/>
                              <w:r>
                                <w:rPr>
                                  <w:rFonts w:hAnsi="Calibri"/>
                                  <w:color w:val="000000" w:themeColor="text1"/>
                                  <w:kern w:val="24"/>
                                </w:rPr>
                                <w:t xml:space="preserve"> (Cubitus-anterior vein), MP (Media-posterior vein) and RP (Radius-posterior vein). </w:t>
                              </w:r>
                              <w:r>
                                <w:rPr>
                                  <w:rFonts w:hAnsi="Calibri"/>
                                  <w:b/>
                                  <w:bCs/>
                                  <w:color w:val="000000" w:themeColor="text1"/>
                                  <w:kern w:val="24"/>
                                </w:rPr>
                                <w:t xml:space="preserve">(b) </w:t>
                              </w:r>
                              <w:r>
                                <w:rPr>
                                  <w:rFonts w:hAnsi="Calibri"/>
                                  <w:color w:val="000000" w:themeColor="text1"/>
                                  <w:kern w:val="24"/>
                                </w:rPr>
                                <w:t xml:space="preserve">Schematic representation of the experimental set-up. </w:t>
                              </w:r>
                              <w:r>
                                <w:rPr>
                                  <w:rFonts w:hAnsi="Calibri"/>
                                  <w:b/>
                                  <w:bCs/>
                                  <w:color w:val="000000" w:themeColor="text1"/>
                                  <w:kern w:val="24"/>
                                </w:rPr>
                                <w:t xml:space="preserve">(c) </w:t>
                              </w:r>
                              <w:r>
                                <w:rPr>
                                  <w:rFonts w:hAnsi="Calibri"/>
                                  <w:color w:val="000000" w:themeColor="text1"/>
                                  <w:kern w:val="24"/>
                                </w:rPr>
                                <w:t xml:space="preserve">Synthetic wing replica 1:6 scale-up of </w:t>
                              </w:r>
                              <w:proofErr w:type="spellStart"/>
                              <w:r>
                                <w:rPr>
                                  <w:rFonts w:hAnsi="Calibri"/>
                                  <w:color w:val="000000" w:themeColor="text1"/>
                                  <w:kern w:val="24"/>
                                </w:rPr>
                                <w:t>Protaetia</w:t>
                              </w:r>
                              <w:proofErr w:type="spellEnd"/>
                              <w:r>
                                <w:rPr>
                                  <w:rFonts w:hAnsi="Calibri"/>
                                  <w:color w:val="000000" w:themeColor="text1"/>
                                  <w:kern w:val="24"/>
                                </w:rPr>
                                <w:t xml:space="preserve"> </w:t>
                              </w:r>
                              <w:proofErr w:type="spellStart"/>
                              <w:r>
                                <w:rPr>
                                  <w:rFonts w:hAnsi="Calibri"/>
                                  <w:color w:val="000000" w:themeColor="text1"/>
                                  <w:kern w:val="24"/>
                                </w:rPr>
                                <w:t>Cuprea</w:t>
                              </w:r>
                              <w:proofErr w:type="spellEnd"/>
                              <w:r>
                                <w:rPr>
                                  <w:rFonts w:hAnsi="Calibri"/>
                                  <w:color w:val="000000" w:themeColor="text1"/>
                                  <w:kern w:val="24"/>
                                </w:rPr>
                                <w:t xml:space="preserve"> wing. </w:t>
                              </w:r>
                              <w:r>
                                <w:rPr>
                                  <w:rFonts w:hAnsi="Calibri"/>
                                  <w:b/>
                                  <w:bCs/>
                                  <w:color w:val="000000" w:themeColor="text1"/>
                                  <w:kern w:val="24"/>
                                </w:rPr>
                                <w:t xml:space="preserve">(d) </w:t>
                              </w:r>
                              <w:r>
                                <w:rPr>
                                  <w:rFonts w:hAnsi="Calibri"/>
                                  <w:color w:val="000000" w:themeColor="text1"/>
                                  <w:kern w:val="24"/>
                                </w:rPr>
                                <w:t>The flapper instrument, without the wings attached.</w:t>
                              </w:r>
                            </w:p>
                          </w:txbxContent>
                        </wps:txbx>
                        <wps:bodyPr wrap="square" rtlCol="0">
                          <a:spAutoFit/>
                        </wps:bodyPr>
                      </wps:wsp>
                    </wpg:wgp>
                  </a:graphicData>
                </a:graphic>
              </wp:anchor>
            </w:drawing>
          </mc:Choice>
          <mc:Fallback>
            <w:pict>
              <v:group w14:anchorId="7DEE13A5" id="Group 62" o:spid="_x0000_s1026" style="position:absolute;margin-left:-48.85pt;margin-top:-46.55pt;width:566.15pt;height:427pt;z-index:251659264" coordsize="78818,54229"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">
                <v:group id="Group 2" o:spid="_x0000_s1027" style="position:absolute;left:5895;width:67845;height:39538" coordorigin="5895" coordsize="67844,456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picture containing accessory&#10;&#10;Description automatically generated" style="position:absolute;left:9477;top:25453;width:22157;height:200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">
                    <v:imagedata r:id="rId14" o:title="A picture containing accessory&#10;&#10;Description automatically generated" croptop="15822f" cropbottom="8875f" cropright="27438f"/>
                  </v:shape>
                  <v:shapetype id="_x0000_t202" coordsize="21600,21600" o:spt="202" path="m,l,21600r21600,l21600,xe">
                    <v:stroke joinstyle="miter"/>
                    <v:path gradientshapeok="t" o:connecttype="rect"/>
                  </v:shapetype>
                  <v:shape id="TextBox 57" o:spid="_x0000_s1029" type="#_x0000_t202" style="position:absolute;left:5895;top:22154;width:4267;height:534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JdxwAAAN8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NWsIC/P/ELyN0vAAAA//8DAFBLAQItABQABgAIAAAAIQDb4fbL7gAAAIUBAAATAAAAAAAA&#13;&#10;AAAAAAAAAAAAAABbQ29udGVudF9UeXBlc10ueG1sUEsBAi0AFAAGAAgAAAAhAFr0LFu/AAAAFQEA&#13;&#10;AAsAAAAAAAAAAAAAAAAAHwEAAF9yZWxzLy5yZWxzUEsBAi0AFAAGAAgAAAAhAL/ogl3HAAAA3wAA&#13;&#10;AA8AAAAAAAAAAAAAAAAABwIAAGRycy9kb3ducmV2LnhtbFBLBQYAAAAAAwADALcAAAD7AgAAAAA=&#13;&#10;" filled="f" stroked="f">
                    <v:textbox style="mso-fit-shape-to-text:t">
                      <w:txbxContent>
                        <w:p w14:paraId="166C372A" w14:textId="77777777" w:rsidR="00BF26DD" w:rsidRDefault="00BF26DD" w:rsidP="000D6626">
                          <w:r>
                            <w:rPr>
                              <w:rFonts w:hAnsi="Calibri"/>
                              <w:color w:val="000000" w:themeColor="text1"/>
                              <w:kern w:val="24"/>
                              <w:sz w:val="48"/>
                              <w:szCs w:val="48"/>
                            </w:rPr>
                            <w:t>c.</w:t>
                          </w:r>
                        </w:p>
                      </w:txbxContent>
                    </v:textbox>
                  </v:shape>
                  <v:group id="Group 6" o:spid="_x0000_s1030" style="position:absolute;left:6489;width:67251;height:45617" coordorigin="6489" coordsize="67251,456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group id="Group 7" o:spid="_x0000_s1031" style="position:absolute;left:6489;width:67251;height:24464" coordorigin="6489" coordsize="92065,2446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 id="Picture 10" o:spid="_x0000_s1032" type="#_x0000_t75" alt="Diagram&#10;&#10;Description automatically generated" style="position:absolute;left:8356;top:1093;width:30331;height:233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">
                        <v:imagedata r:id="rId15" o:title="Diagram&#10;&#10;Description automatically generated"/>
                      </v:shape>
                      <v:group id="Group 11" o:spid="_x0000_s1033" style="position:absolute;left:51342;top:1093;width:47212;height:22453" coordorigin="51342,1093" coordsize="47212,22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group id="Group 14" o:spid="_x0000_s1034" style="position:absolute;left:51342;top:1093;width:47212;height:22453" coordorigin="51342,1093" coordsize="47212,22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group id="Group 16" o:spid="_x0000_s1035" style="position:absolute;left:51342;top:1093;width:47212;height:22453" coordorigin="51342,1093" coordsize="47212,22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group id="Group 18" o:spid="_x0000_s1036" style="position:absolute;left:51342;top:1093;width:47212;height:22453" coordorigin="51342,1093" coordsize="47212,22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shape id="Graphic 6" o:spid="_x0000_s1037" type="#_x0000_t75" alt="Security camera outline" style="position:absolute;left:53005;top:1093;width:9144;height:9144;rotation:1173601fd;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">
                                <v:imagedata r:id="rId16" o:title="Security camera outline"/>
                              </v:shape>
                              <v:shape id="Graphic 7" o:spid="_x0000_s1038" type="#_x0000_t75" alt="Security camera outline" style="position:absolute;left:86838;top:1093;width:9144;height:9144;rotation:1146609fd;flip:x;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">
                                <v:imagedata r:id="rId16" o:title="Security camera outline"/>
                              </v:shape>
                              <v:line id="Straight Connector 22" o:spid="_x0000_s1039" style="position:absolute;visibility:visible;mso-wrap-style:square" from="51342,1195" to="98554,119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" strokecolor="black [3213]" strokeweight="4.5pt">
                                <v:stroke joinstyle="miter"/>
                                <o:lock v:ext="edit" shapetype="f"/>
                              </v:line>
                              <v:group id="Group 23" o:spid="_x0000_s1040" style="position:absolute;left:65200;top:8485;width:31945;height:15061" coordorigin="65200,8485" coordsize="31945,150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group id="Group 24" o:spid="_x0000_s1041" style="position:absolute;left:65200;top:8485;width:31945;height:15009" coordorigin="65200,8485" coordsize="31945,150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group id="Group 27" o:spid="_x0000_s1042" style="position:absolute;left:65200;top:8485;width:31945;height:14364" coordorigin="65200,8485" coordsize="31945,143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group id="Group 30" o:spid="_x0000_s1043" style="position:absolute;left:65200;top:9767;width:17779;height:13082" coordorigin="65201,9767" coordsize="21910,16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line id="Straight Connector 34" o:spid="_x0000_s1044" style="position:absolute;flip:x;visibility:visible;mso-wrap-style:square" from="86883,10136" to="87111,1997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" strokecolor="black [3213]" strokeweight="4.5pt">
                                        <v:stroke joinstyle="miter"/>
                                        <o:lock v:ext="edit" shapetype="f"/>
                                      </v:line>
                                      <v:line id="Straight Connector 35" o:spid="_x0000_s1045" style="position:absolute;flip:x;visibility:visible;mso-wrap-style:square" from="66993,9768" to="67221,1960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" strokecolor="black [3213]" strokeweight="4.5pt">
                                        <v:stroke joinstyle="miter"/>
                                        <o:lock v:ext="edit" shapetype="f"/>
                                      </v:lin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6" o:spid="_x0000_s1046" type="#_x0000_t7" style="position:absolute;left:65201;top:9767;width:21910;height:6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" adj="1610" fillcolor="#f6f8fc [180]" strokecolor="#1f3763 [1604]" strokeweight="1pt">
                                        <v:fill color2="#c7d4ed [980]" colors="0 #f6f8fc;48497f #abc0e4;54395f #abc0e4;1 #c7d5ed" focus="100%" type="gradient"/>
                                      </v:shape>
                                      <v:line id="Straight Connector 37" o:spid="_x0000_s1047" style="position:absolute;flip:x;visibility:visible;mso-wrap-style:square" from="85169,16300" to="85397,261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" strokecolor="black [3213]" strokeweight="4.5pt">
                                        <v:stroke joinstyle="miter"/>
                                        <o:lock v:ext="edit" shapetype="f"/>
                                      </v:line>
                                      <v:line id="Straight Connector 38" o:spid="_x0000_s1048" style="position:absolute;flip:x;visibility:visible;mso-wrap-style:square" from="65244,16300" to="65472,261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" strokecolor="black [3213]" strokeweight="4.5pt">
                                        <v:stroke joinstyle="miter"/>
                                        <o:lock v:ext="edit" shapetype="f"/>
                                      </v:lin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1" o:spid="_x0000_s1049" type="#_x0000_t34" style="position:absolute;left:75112;top:11258;width:14070;height:2159;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" strokecolor="black [3213]" strokeweight="3pt">
                                      <o:lock v:ext="edit" shapetype="f"/>
                                    </v:shape>
                                    <v:shape id="Graphic 25" o:spid="_x0000_s1050" type="#_x0000_t75" alt="Internet with solid fill" style="position:absolute;left:88001;top:8485;width:9144;height:9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">
                                      <v:imagedata r:id="rId17" o:title="Internet with solid fill"/>
                                    </v:shape>
                                    <v:shape id="Graphic 27" o:spid="_x0000_s1051" type="#_x0000_t75" alt="Cube outline" style="position:absolute;left:73810;top:8617;width:3233;height:3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">
                                      <v:imagedata r:id="rId18" o:title="Cube outline"/>
                                    </v:shape>
                                  </v:group>
                                  <v:shape id="Chord 28" o:spid="_x0000_s1052" style="position:absolute;left:65919;top:17374;width:6573;height:5668;rotation:-2490422fd;visibility:visible;mso-wrap-style:square;v-text-anchor:middle" coordsize="657225,5667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" path="m543221,497998c442975,572551,300645,587954,182147,537074,37853,475117,-33030,332051,14798,199303,57504,80771,184684,-1,328612,-1l543221,497998xe" fillcolor="#aeaaaa [2414]" strokecolor="#aeaaaa [2414]" strokeweight="1pt">
                                    <v:stroke joinstyle="miter"/>
                                    <v:path arrowok="t" o:connecttype="custom" o:connectlocs="543221,497998;182147,537074;14798,199303;328612,-1;543221,497998" o:connectangles="0,0,0,0,0"/>
                                  </v:shape>
                                  <v:shape id="Chord 29" o:spid="_x0000_s1053" style="position:absolute;left:74601;top:17374;width:6572;height:5668;rotation:-6555789fd;visibility:visible;mso-wrap-style:square;v-text-anchor:middle" coordsize="657225,5667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" path="m543221,497998c442975,572551,300645,587954,182147,537074,37853,475117,-33030,332051,14798,199303,57504,80771,184684,-1,328612,-1l543221,497998xe" fillcolor="#aeaaaa [2414]" strokecolor="#aeaaaa [2414]" strokeweight="1pt">
                                    <v:stroke joinstyle="miter"/>
                                    <v:path arrowok="t" o:connecttype="custom" o:connectlocs="543221,497998;182147,537074;14798,199303;328612,-1;543221,497998" o:connectangles="0,0,0,0,0"/>
                                  </v:shape>
                                </v:group>
                                <v:shape id="TextBox 34" o:spid="_x0000_s1054" type="#_x0000_t202" style="position:absolute;left:76454;top:19153;width:5479;height:427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" filled="f" stroked="f">
                                  <v:textbox style="mso-fit-shape-to-text:t">
                                    <w:txbxContent>
                                      <w:p w14:paraId="508D0DF7" w14:textId="77777777" w:rsidR="00BF26DD" w:rsidRDefault="00BF26DD" w:rsidP="000D6626">
                                        <w:r>
                                          <w:rPr>
                                            <w:rFonts w:hAnsi="Calibri"/>
                                            <w:color w:val="000000" w:themeColor="text1"/>
                                            <w:kern w:val="24"/>
                                            <w:sz w:val="36"/>
                                            <w:szCs w:val="36"/>
                                          </w:rPr>
                                          <w:t>IR</w:t>
                                        </w:r>
                                      </w:p>
                                    </w:txbxContent>
                                  </v:textbox>
                                </v:shape>
                                <v:shape id="TextBox 35" o:spid="_x0000_s1055" type="#_x0000_t202" style="position:absolute;left:66943;top:19275;width:5480;height:427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" filled="f" stroked="f">
                                  <v:textbox style="mso-fit-shape-to-text:t">
                                    <w:txbxContent>
                                      <w:p w14:paraId="4E5D900D" w14:textId="77777777" w:rsidR="00BF26DD" w:rsidRDefault="00BF26DD" w:rsidP="000D6626">
                                        <w:r>
                                          <w:rPr>
                                            <w:rFonts w:hAnsi="Calibri"/>
                                            <w:color w:val="000000" w:themeColor="text1"/>
                                            <w:kern w:val="24"/>
                                            <w:sz w:val="36"/>
                                            <w:szCs w:val="36"/>
                                          </w:rPr>
                                          <w:t>IR</w:t>
                                        </w:r>
                                      </w:p>
                                    </w:txbxContent>
                                  </v:textbox>
                                </v:shape>
                              </v:group>
                            </v:group>
                            <v:shape id="TextBox 38" o:spid="_x0000_s1056" type="#_x0000_t202" style="position:absolute;left:67241;top:10490;width:6432;height:427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" filled="f" stroked="f">
                              <v:textbox style="mso-fit-shape-to-text:t">
                                <w:txbxContent>
                                  <w:p w14:paraId="766C1BF6" w14:textId="77777777" w:rsidR="00BF26DD" w:rsidRDefault="00BF26DD" w:rsidP="000D6626">
                                    <w:r>
                                      <w:rPr>
                                        <w:rFonts w:hAnsi="Calibri"/>
                                        <w:color w:val="000000" w:themeColor="text1"/>
                                        <w:kern w:val="24"/>
                                        <w:sz w:val="36"/>
                                        <w:szCs w:val="36"/>
                                      </w:rPr>
                                      <w:t>DS</w:t>
                                    </w:r>
                                  </w:p>
                                </w:txbxContent>
                              </v:textbox>
                            </v:shape>
                          </v:group>
                          <v:shape id="TextBox 40" o:spid="_x0000_s1057" type="#_x0000_t202" style="position:absolute;left:72271;top:2890;width:9405;height:32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" filled="f" stroked="f">
                            <v:textbox style="mso-fit-shape-to-text:t">
                              <w:txbxContent>
                                <w:p w14:paraId="2C799305" w14:textId="77777777" w:rsidR="00BF26DD" w:rsidRDefault="00BF26DD" w:rsidP="000D6626">
                                  <w:r>
                                    <w:rPr>
                                      <w:rFonts w:hAnsi="Calibri"/>
                                      <w:color w:val="000000" w:themeColor="text1"/>
                                      <w:kern w:val="24"/>
                                    </w:rPr>
                                    <w:t>flapper</w:t>
                                  </w:r>
                                </w:p>
                              </w:txbxContent>
                            </v:textbox>
                          </v:shape>
                        </v:group>
                        <v:shapetype id="_x0000_t32" coordsize="21600,21600" o:spt="32" o:oned="t" path="m,l21600,21600e" filled="f">
                          <v:path arrowok="t" fillok="f" o:connecttype="none"/>
                          <o:lock v:ext="edit" shapetype="t"/>
                        </v:shapetype>
                        <v:shape id="Straight Arrow Connector 15" o:spid="_x0000_s1058" type="#_x0000_t32" style="position:absolute;left:75112;top:5660;width:0;height:216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" strokecolor="black [3213]" strokeweight=".5pt">
                          <v:stroke endarrow="block" joinstyle="miter"/>
                          <o:lock v:ext="edit" shapetype="f"/>
                        </v:shape>
                      </v:group>
                      <v:shape id="TextBox 49" o:spid="_x0000_s1059" type="#_x0000_t202" style="position:absolute;left:6489;width:6098;height:534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" filled="f" stroked="f">
                        <v:textbox style="mso-fit-shape-to-text:t">
                          <w:txbxContent>
                            <w:p w14:paraId="4F09FAF6" w14:textId="77777777" w:rsidR="00BF26DD" w:rsidRDefault="00BF26DD" w:rsidP="000D6626">
                              <w:r>
                                <w:rPr>
                                  <w:rFonts w:hAnsi="Calibri"/>
                                  <w:color w:val="000000" w:themeColor="text1"/>
                                  <w:kern w:val="24"/>
                                  <w:sz w:val="48"/>
                                  <w:szCs w:val="48"/>
                                </w:rPr>
                                <w:t>a.</w:t>
                              </w:r>
                            </w:p>
                          </w:txbxContent>
                        </v:textbox>
                      </v:shape>
                      <v:shape id="TextBox 51" o:spid="_x0000_s1060" type="#_x0000_t202" style="position:absolute;left:43391;width:6308;height:534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" filled="f" stroked="f">
                        <v:textbox style="mso-fit-shape-to-text:t">
                          <w:txbxContent>
                            <w:p w14:paraId="4CED8888" w14:textId="77777777" w:rsidR="00BF26DD" w:rsidRDefault="00BF26DD" w:rsidP="000D6626">
                              <w:r>
                                <w:rPr>
                                  <w:rFonts w:hAnsi="Calibri"/>
                                  <w:color w:val="000000" w:themeColor="text1"/>
                                  <w:kern w:val="24"/>
                                  <w:sz w:val="48"/>
                                  <w:szCs w:val="48"/>
                                </w:rPr>
                                <w:t>b.</w:t>
                              </w:r>
                            </w:p>
                          </w:txbxContent>
                        </v:textbox>
                      </v:shape>
                    </v:group>
                    <v:shape id="Picture 8" o:spid="_x0000_s1061" type="#_x0000_t75" alt="A picture containing floor, indoor, plastic&#10;&#10;Description automatically generated" style="position:absolute;left:48855;top:25543;width:22156;height:200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">
                      <v:imagedata r:id="rId19" o:title="A picture containing floor, indoor, plastic&#10;&#10;Description automatically generated"/>
                    </v:shape>
                    <v:shape id="TextBox 58" o:spid="_x0000_s1062" type="#_x0000_t202" style="position:absolute;left:43304;top:22154;width:4608;height:534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" filled="f" stroked="f">
                      <v:textbox style="mso-fit-shape-to-text:t">
                        <w:txbxContent>
                          <w:p w14:paraId="4F9BA917" w14:textId="77777777" w:rsidR="00BF26DD" w:rsidRDefault="00BF26DD" w:rsidP="000D6626">
                            <w:r>
                              <w:rPr>
                                <w:rFonts w:hAnsi="Calibri"/>
                                <w:color w:val="000000" w:themeColor="text1"/>
                                <w:kern w:val="24"/>
                                <w:sz w:val="48"/>
                                <w:szCs w:val="48"/>
                              </w:rPr>
                              <w:t>d.</w:t>
                            </w:r>
                          </w:p>
                        </w:txbxContent>
                      </v:textbox>
                    </v:shape>
                  </v:group>
                </v:group>
                <v:shape id="TextBox 61" o:spid="_x0000_s1063" type="#_x0000_t202" style="position:absolute;top:39980;width:78818;height:142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" fillcolor="white [3212]" strokecolor="black [3213]">
                  <v:textbox style="mso-fit-shape-to-text:t">
                    <w:txbxContent>
                      <w:p w14:paraId="21B2AF79" w14:textId="3445F6A0" w:rsidR="00BF26DD" w:rsidRDefault="00BF26DD" w:rsidP="000D6626">
                        <w:r>
                          <w:rPr>
                            <w:rFonts w:hAnsi="Calibri"/>
                            <w:b/>
                            <w:bCs/>
                            <w:color w:val="000000" w:themeColor="text1"/>
                            <w:kern w:val="24"/>
                            <w:sz w:val="28"/>
                            <w:szCs w:val="28"/>
                          </w:rPr>
                          <w:t xml:space="preserve">Figure 1. Methodology. (a) </w:t>
                        </w:r>
                        <w:r w:rsidR="0005213F">
                          <w:rPr>
                            <w:rFonts w:hAnsi="Calibri"/>
                            <w:color w:val="000000" w:themeColor="text1"/>
                            <w:kern w:val="24"/>
                          </w:rPr>
                          <w:t xml:space="preserve">An illustration obtained from Y. </w:t>
                        </w:r>
                        <w:proofErr w:type="spellStart"/>
                        <w:r w:rsidR="0005213F">
                          <w:rPr>
                            <w:rFonts w:hAnsi="Calibri"/>
                            <w:color w:val="000000" w:themeColor="text1"/>
                            <w:kern w:val="24"/>
                          </w:rPr>
                          <w:t>Meresman</w:t>
                        </w:r>
                        <w:proofErr w:type="spellEnd"/>
                        <w:r w:rsidR="0005213F">
                          <w:rPr>
                            <w:rFonts w:hAnsi="Calibri"/>
                            <w:color w:val="000000" w:themeColor="text1"/>
                            <w:kern w:val="24"/>
                          </w:rPr>
                          <w:t xml:space="preserve"> and G. Ribak’s paper presenting the </w:t>
                        </w:r>
                        <w:proofErr w:type="spellStart"/>
                        <w:r>
                          <w:rPr>
                            <w:rFonts w:hAnsi="Calibri"/>
                            <w:color w:val="000000" w:themeColor="text1"/>
                            <w:kern w:val="24"/>
                          </w:rPr>
                          <w:t>Protaetia</w:t>
                        </w:r>
                        <w:proofErr w:type="spellEnd"/>
                        <w:r>
                          <w:rPr>
                            <w:rFonts w:hAnsi="Calibri"/>
                            <w:color w:val="000000" w:themeColor="text1"/>
                            <w:kern w:val="24"/>
                          </w:rPr>
                          <w:t xml:space="preserve"> </w:t>
                        </w:r>
                        <w:proofErr w:type="spellStart"/>
                        <w:r>
                          <w:rPr>
                            <w:rFonts w:hAnsi="Calibri"/>
                            <w:color w:val="000000" w:themeColor="text1"/>
                            <w:kern w:val="24"/>
                          </w:rPr>
                          <w:t>Cuprea</w:t>
                        </w:r>
                        <w:r w:rsidR="0005213F">
                          <w:rPr>
                            <w:rFonts w:hAnsi="Calibri"/>
                            <w:color w:val="000000" w:themeColor="text1"/>
                            <w:kern w:val="24"/>
                          </w:rPr>
                          <w:t>’s</w:t>
                        </w:r>
                        <w:proofErr w:type="spellEnd"/>
                        <w:r>
                          <w:rPr>
                            <w:rFonts w:hAnsi="Calibri"/>
                            <w:color w:val="000000" w:themeColor="text1"/>
                            <w:kern w:val="24"/>
                          </w:rPr>
                          <w:t xml:space="preserve"> digitized landmarks used to extract flapping kinematics and wing deformation</w:t>
                        </w:r>
                        <w:r w:rsidR="0005213F">
                          <w:rPr>
                            <w:rFonts w:hAnsi="Calibri"/>
                            <w:color w:val="000000" w:themeColor="text1"/>
                            <w:kern w:val="24"/>
                          </w:rPr>
                          <w:t xml:space="preserve"> </w:t>
                        </w:r>
                        <w:r>
                          <w:rPr>
                            <w:rFonts w:hAnsi="Calibri"/>
                            <w:color w:val="000000" w:themeColor="text1"/>
                            <w:kern w:val="24"/>
                          </w:rPr>
                          <w:t xml:space="preserve">of the trailing edge. Leading edge as the instantaneous 3D plane comprised of </w:t>
                        </w:r>
                        <w:proofErr w:type="spellStart"/>
                        <w:r>
                          <w:rPr>
                            <w:rFonts w:hAnsi="Calibri"/>
                            <w:color w:val="000000" w:themeColor="text1"/>
                            <w:kern w:val="24"/>
                          </w:rPr>
                          <w:t>wb</w:t>
                        </w:r>
                        <w:proofErr w:type="spellEnd"/>
                        <w:r>
                          <w:rPr>
                            <w:rFonts w:hAnsi="Calibri"/>
                            <w:color w:val="000000" w:themeColor="text1"/>
                            <w:kern w:val="24"/>
                          </w:rPr>
                          <w:t xml:space="preserve"> (wing-base; in our case, the gear of the flapper), </w:t>
                        </w:r>
                        <w:proofErr w:type="spellStart"/>
                        <w:r>
                          <w:rPr>
                            <w:rFonts w:hAnsi="Calibri"/>
                            <w:color w:val="000000" w:themeColor="text1"/>
                            <w:kern w:val="24"/>
                          </w:rPr>
                          <w:t>mj</w:t>
                        </w:r>
                        <w:proofErr w:type="spellEnd"/>
                        <w:r>
                          <w:rPr>
                            <w:rFonts w:hAnsi="Calibri"/>
                            <w:color w:val="000000" w:themeColor="text1"/>
                            <w:kern w:val="24"/>
                          </w:rPr>
                          <w:t xml:space="preserve"> (marginal-joint), and </w:t>
                        </w:r>
                        <w:proofErr w:type="spellStart"/>
                        <w:r>
                          <w:rPr>
                            <w:rFonts w:hAnsi="Calibri"/>
                            <w:color w:val="000000" w:themeColor="text1"/>
                            <w:kern w:val="24"/>
                          </w:rPr>
                          <w:t>wt</w:t>
                        </w:r>
                        <w:proofErr w:type="spellEnd"/>
                        <w:r>
                          <w:rPr>
                            <w:rFonts w:hAnsi="Calibri"/>
                            <w:color w:val="000000" w:themeColor="text1"/>
                            <w:kern w:val="24"/>
                          </w:rPr>
                          <w:t xml:space="preserve"> (wing tip). Trailing edge was defined as AA (</w:t>
                        </w:r>
                        <w:proofErr w:type="spellStart"/>
                        <w:r>
                          <w:rPr>
                            <w:rFonts w:hAnsi="Calibri"/>
                            <w:color w:val="000000" w:themeColor="text1"/>
                            <w:kern w:val="24"/>
                          </w:rPr>
                          <w:t>Analis</w:t>
                        </w:r>
                        <w:proofErr w:type="spellEnd"/>
                        <w:r>
                          <w:rPr>
                            <w:rFonts w:hAnsi="Calibri"/>
                            <w:color w:val="000000" w:themeColor="text1"/>
                            <w:kern w:val="24"/>
                          </w:rPr>
                          <w:t xml:space="preserve">-Anterior vein), </w:t>
                        </w:r>
                        <w:proofErr w:type="spellStart"/>
                        <w:r>
                          <w:rPr>
                            <w:rFonts w:hAnsi="Calibri"/>
                            <w:color w:val="000000" w:themeColor="text1"/>
                            <w:kern w:val="24"/>
                          </w:rPr>
                          <w:t>Cua</w:t>
                        </w:r>
                        <w:proofErr w:type="spellEnd"/>
                        <w:r>
                          <w:rPr>
                            <w:rFonts w:hAnsi="Calibri"/>
                            <w:color w:val="000000" w:themeColor="text1"/>
                            <w:kern w:val="24"/>
                          </w:rPr>
                          <w:t xml:space="preserve"> (Cubitus-anterior vein), MP (Media-posterior vein) and RP (Radius-posterior vein). </w:t>
                        </w:r>
                        <w:r>
                          <w:rPr>
                            <w:rFonts w:hAnsi="Calibri"/>
                            <w:b/>
                            <w:bCs/>
                            <w:color w:val="000000" w:themeColor="text1"/>
                            <w:kern w:val="24"/>
                          </w:rPr>
                          <w:t xml:space="preserve">(b) </w:t>
                        </w:r>
                        <w:r>
                          <w:rPr>
                            <w:rFonts w:hAnsi="Calibri"/>
                            <w:color w:val="000000" w:themeColor="text1"/>
                            <w:kern w:val="24"/>
                          </w:rPr>
                          <w:t xml:space="preserve">Schematic representation of the experimental set-up. </w:t>
                        </w:r>
                        <w:r>
                          <w:rPr>
                            <w:rFonts w:hAnsi="Calibri"/>
                            <w:b/>
                            <w:bCs/>
                            <w:color w:val="000000" w:themeColor="text1"/>
                            <w:kern w:val="24"/>
                          </w:rPr>
                          <w:t xml:space="preserve">(c) </w:t>
                        </w:r>
                        <w:r>
                          <w:rPr>
                            <w:rFonts w:hAnsi="Calibri"/>
                            <w:color w:val="000000" w:themeColor="text1"/>
                            <w:kern w:val="24"/>
                          </w:rPr>
                          <w:t xml:space="preserve">Synthetic wing replica 1:6 scale-up of </w:t>
                        </w:r>
                        <w:proofErr w:type="spellStart"/>
                        <w:r>
                          <w:rPr>
                            <w:rFonts w:hAnsi="Calibri"/>
                            <w:color w:val="000000" w:themeColor="text1"/>
                            <w:kern w:val="24"/>
                          </w:rPr>
                          <w:t>Protaetia</w:t>
                        </w:r>
                        <w:proofErr w:type="spellEnd"/>
                        <w:r>
                          <w:rPr>
                            <w:rFonts w:hAnsi="Calibri"/>
                            <w:color w:val="000000" w:themeColor="text1"/>
                            <w:kern w:val="24"/>
                          </w:rPr>
                          <w:t xml:space="preserve"> </w:t>
                        </w:r>
                        <w:proofErr w:type="spellStart"/>
                        <w:r>
                          <w:rPr>
                            <w:rFonts w:hAnsi="Calibri"/>
                            <w:color w:val="000000" w:themeColor="text1"/>
                            <w:kern w:val="24"/>
                          </w:rPr>
                          <w:t>Cuprea</w:t>
                        </w:r>
                        <w:proofErr w:type="spellEnd"/>
                        <w:r>
                          <w:rPr>
                            <w:rFonts w:hAnsi="Calibri"/>
                            <w:color w:val="000000" w:themeColor="text1"/>
                            <w:kern w:val="24"/>
                          </w:rPr>
                          <w:t xml:space="preserve"> wing. </w:t>
                        </w:r>
                        <w:r>
                          <w:rPr>
                            <w:rFonts w:hAnsi="Calibri"/>
                            <w:b/>
                            <w:bCs/>
                            <w:color w:val="000000" w:themeColor="text1"/>
                            <w:kern w:val="24"/>
                          </w:rPr>
                          <w:t xml:space="preserve">(d) </w:t>
                        </w:r>
                        <w:r>
                          <w:rPr>
                            <w:rFonts w:hAnsi="Calibri"/>
                            <w:color w:val="000000" w:themeColor="text1"/>
                            <w:kern w:val="24"/>
                          </w:rPr>
                          <w:t>The flapper instrument, without the wings attached.</w:t>
                        </w:r>
                      </w:p>
                    </w:txbxContent>
                  </v:textbox>
                </v:shape>
              </v:group>
            </w:pict>
          </mc:Fallback>
        </mc:AlternateContent>
      </w:r>
    </w:p>
    <w:p w14:paraId="29A87B58" w14:textId="77777777" w:rsidR="00B10E18" w:rsidRDefault="00B10E18" w:rsidP="0013161B">
      <w:pPr>
        <w:tabs>
          <w:tab w:val="left" w:pos="788"/>
        </w:tabs>
        <w:spacing w:line="360" w:lineRule="auto"/>
        <w:rPr>
          <w:b/>
          <w:bCs/>
          <w:u w:val="single"/>
        </w:rPr>
      </w:pPr>
    </w:p>
    <w:p w14:paraId="0735A679" w14:textId="14CE28E9" w:rsidR="001936C3" w:rsidRDefault="001936C3" w:rsidP="0013161B">
      <w:pPr>
        <w:tabs>
          <w:tab w:val="left" w:pos="788"/>
        </w:tabs>
        <w:spacing w:line="360" w:lineRule="auto"/>
        <w:rPr>
          <w:b/>
          <w:bCs/>
          <w:u w:val="single"/>
        </w:rPr>
      </w:pPr>
    </w:p>
    <w:p w14:paraId="44043C99" w14:textId="77777777" w:rsidR="000D6626" w:rsidRDefault="000D6626" w:rsidP="0013161B">
      <w:pPr>
        <w:tabs>
          <w:tab w:val="left" w:pos="788"/>
        </w:tabs>
        <w:spacing w:line="360" w:lineRule="auto"/>
        <w:rPr>
          <w:b/>
          <w:bCs/>
          <w:u w:val="single"/>
        </w:rPr>
      </w:pPr>
    </w:p>
    <w:p w14:paraId="25DC3384" w14:textId="77777777" w:rsidR="000D6626" w:rsidRDefault="000D6626" w:rsidP="0013161B">
      <w:pPr>
        <w:tabs>
          <w:tab w:val="left" w:pos="788"/>
        </w:tabs>
        <w:spacing w:line="360" w:lineRule="auto"/>
        <w:rPr>
          <w:b/>
          <w:bCs/>
          <w:u w:val="single"/>
        </w:rPr>
      </w:pPr>
    </w:p>
    <w:p w14:paraId="25F56B3D" w14:textId="77777777" w:rsidR="000D6626" w:rsidRDefault="000D6626" w:rsidP="0013161B">
      <w:pPr>
        <w:tabs>
          <w:tab w:val="left" w:pos="788"/>
        </w:tabs>
        <w:spacing w:line="360" w:lineRule="auto"/>
        <w:rPr>
          <w:b/>
          <w:bCs/>
          <w:u w:val="single"/>
        </w:rPr>
      </w:pPr>
    </w:p>
    <w:p w14:paraId="07688672" w14:textId="77777777" w:rsidR="000D6626" w:rsidRDefault="000D6626" w:rsidP="0013161B">
      <w:pPr>
        <w:tabs>
          <w:tab w:val="left" w:pos="788"/>
        </w:tabs>
        <w:spacing w:line="360" w:lineRule="auto"/>
        <w:rPr>
          <w:b/>
          <w:bCs/>
          <w:u w:val="single"/>
        </w:rPr>
      </w:pPr>
    </w:p>
    <w:p w14:paraId="55540A26" w14:textId="77777777" w:rsidR="000D6626" w:rsidRDefault="000D6626" w:rsidP="0013161B">
      <w:pPr>
        <w:tabs>
          <w:tab w:val="left" w:pos="788"/>
        </w:tabs>
        <w:spacing w:line="360" w:lineRule="auto"/>
        <w:rPr>
          <w:b/>
          <w:bCs/>
          <w:u w:val="single"/>
        </w:rPr>
      </w:pPr>
    </w:p>
    <w:p w14:paraId="31CDC585" w14:textId="77777777" w:rsidR="000D6626" w:rsidRDefault="000D6626" w:rsidP="0013161B">
      <w:pPr>
        <w:tabs>
          <w:tab w:val="left" w:pos="788"/>
        </w:tabs>
        <w:spacing w:line="360" w:lineRule="auto"/>
        <w:rPr>
          <w:b/>
          <w:bCs/>
          <w:u w:val="single"/>
        </w:rPr>
      </w:pPr>
    </w:p>
    <w:p w14:paraId="522DD667" w14:textId="77777777" w:rsidR="000D6626" w:rsidRDefault="000D6626" w:rsidP="0013161B">
      <w:pPr>
        <w:tabs>
          <w:tab w:val="left" w:pos="788"/>
        </w:tabs>
        <w:spacing w:line="360" w:lineRule="auto"/>
        <w:rPr>
          <w:b/>
          <w:bCs/>
          <w:u w:val="single"/>
        </w:rPr>
      </w:pPr>
    </w:p>
    <w:p w14:paraId="2FC38E6A" w14:textId="77777777" w:rsidR="000D6626" w:rsidRDefault="000D6626" w:rsidP="0013161B">
      <w:pPr>
        <w:tabs>
          <w:tab w:val="left" w:pos="788"/>
        </w:tabs>
        <w:spacing w:line="360" w:lineRule="auto"/>
        <w:rPr>
          <w:b/>
          <w:bCs/>
          <w:u w:val="single"/>
        </w:rPr>
      </w:pPr>
    </w:p>
    <w:p w14:paraId="09EA1C7C" w14:textId="77777777" w:rsidR="000D6626" w:rsidRDefault="000D6626" w:rsidP="0013161B">
      <w:pPr>
        <w:tabs>
          <w:tab w:val="left" w:pos="788"/>
        </w:tabs>
        <w:spacing w:line="360" w:lineRule="auto"/>
        <w:rPr>
          <w:b/>
          <w:bCs/>
          <w:u w:val="single"/>
        </w:rPr>
      </w:pPr>
    </w:p>
    <w:p w14:paraId="1BE3DECA" w14:textId="77777777" w:rsidR="000D6626" w:rsidRDefault="000D6626" w:rsidP="0013161B">
      <w:pPr>
        <w:tabs>
          <w:tab w:val="left" w:pos="788"/>
        </w:tabs>
        <w:spacing w:line="360" w:lineRule="auto"/>
        <w:rPr>
          <w:b/>
          <w:bCs/>
          <w:u w:val="single"/>
        </w:rPr>
      </w:pPr>
    </w:p>
    <w:p w14:paraId="1D2FB22F" w14:textId="77777777" w:rsidR="000D6626" w:rsidRDefault="000D6626" w:rsidP="0013161B">
      <w:pPr>
        <w:tabs>
          <w:tab w:val="left" w:pos="788"/>
        </w:tabs>
        <w:spacing w:line="360" w:lineRule="auto"/>
        <w:rPr>
          <w:b/>
          <w:bCs/>
          <w:u w:val="single"/>
        </w:rPr>
      </w:pPr>
    </w:p>
    <w:p w14:paraId="4F27F1D7" w14:textId="77777777" w:rsidR="000D6626" w:rsidRDefault="000D6626" w:rsidP="0013161B">
      <w:pPr>
        <w:tabs>
          <w:tab w:val="left" w:pos="788"/>
        </w:tabs>
        <w:spacing w:line="360" w:lineRule="auto"/>
        <w:rPr>
          <w:b/>
          <w:bCs/>
          <w:u w:val="single"/>
        </w:rPr>
      </w:pPr>
    </w:p>
    <w:p w14:paraId="20115C8D" w14:textId="77777777" w:rsidR="000D6626" w:rsidRDefault="000D6626" w:rsidP="0013161B">
      <w:pPr>
        <w:tabs>
          <w:tab w:val="left" w:pos="788"/>
        </w:tabs>
        <w:spacing w:line="360" w:lineRule="auto"/>
        <w:rPr>
          <w:b/>
          <w:bCs/>
          <w:u w:val="single"/>
        </w:rPr>
      </w:pPr>
    </w:p>
    <w:p w14:paraId="1FA796FE" w14:textId="77777777" w:rsidR="000D6626" w:rsidRDefault="000D6626" w:rsidP="0013161B">
      <w:pPr>
        <w:tabs>
          <w:tab w:val="left" w:pos="788"/>
        </w:tabs>
        <w:spacing w:line="360" w:lineRule="auto"/>
        <w:rPr>
          <w:b/>
          <w:bCs/>
          <w:u w:val="single"/>
        </w:rPr>
      </w:pPr>
    </w:p>
    <w:p w14:paraId="07548C98" w14:textId="77777777" w:rsidR="000D6626" w:rsidRDefault="000D6626" w:rsidP="0013161B">
      <w:pPr>
        <w:tabs>
          <w:tab w:val="left" w:pos="788"/>
        </w:tabs>
        <w:spacing w:line="360" w:lineRule="auto"/>
        <w:rPr>
          <w:b/>
          <w:bCs/>
          <w:u w:val="single"/>
        </w:rPr>
      </w:pPr>
    </w:p>
    <w:p w14:paraId="3D4C704E" w14:textId="77777777" w:rsidR="008932C9" w:rsidRDefault="008932C9" w:rsidP="0013161B">
      <w:pPr>
        <w:tabs>
          <w:tab w:val="left" w:pos="788"/>
        </w:tabs>
        <w:spacing w:line="360" w:lineRule="auto"/>
        <w:rPr>
          <w:b/>
          <w:bCs/>
          <w:u w:val="single"/>
        </w:rPr>
      </w:pPr>
    </w:p>
    <w:p w14:paraId="75E0B65D" w14:textId="73F29BB5" w:rsidR="002C4389" w:rsidRDefault="008932C9" w:rsidP="0013161B">
      <w:pPr>
        <w:tabs>
          <w:tab w:val="left" w:pos="788"/>
        </w:tabs>
        <w:spacing w:line="360" w:lineRule="auto"/>
        <w:rPr>
          <w:b/>
          <w:bCs/>
          <w:u w:val="single"/>
        </w:rPr>
      </w:pPr>
      <w:r>
        <w:rPr>
          <w:b/>
          <w:bCs/>
          <w:u w:val="single"/>
        </w:rPr>
        <w:t xml:space="preserve">3. </w:t>
      </w:r>
      <w:r w:rsidR="002C4389">
        <w:rPr>
          <w:b/>
          <w:bCs/>
          <w:u w:val="single"/>
        </w:rPr>
        <w:t>Results:</w:t>
      </w:r>
    </w:p>
    <w:p w14:paraId="5B02C6A6" w14:textId="148BA23A" w:rsidR="002C4389" w:rsidRDefault="002C4389" w:rsidP="0013161B">
      <w:pPr>
        <w:tabs>
          <w:tab w:val="left" w:pos="788"/>
        </w:tabs>
        <w:spacing w:line="360" w:lineRule="auto"/>
        <w:rPr>
          <w:b/>
          <w:bCs/>
          <w:u w:val="single"/>
        </w:rPr>
      </w:pPr>
    </w:p>
    <w:p w14:paraId="05923DB3" w14:textId="381AEC90" w:rsidR="0099117C" w:rsidRDefault="008932C9" w:rsidP="0013161B">
      <w:pPr>
        <w:tabs>
          <w:tab w:val="left" w:pos="788"/>
        </w:tabs>
        <w:spacing w:line="360" w:lineRule="auto"/>
      </w:pPr>
      <w:r>
        <w:rPr>
          <w:b/>
          <w:bCs/>
        </w:rPr>
        <w:t xml:space="preserve">3.1 </w:t>
      </w:r>
      <w:r w:rsidR="002C4389" w:rsidRPr="001A4A07">
        <w:rPr>
          <w:b/>
          <w:bCs/>
        </w:rPr>
        <w:t>Wing Deformation</w:t>
      </w:r>
      <w:r w:rsidR="002C4389">
        <w:t xml:space="preserve"> </w:t>
      </w:r>
      <w:r w:rsidR="0099117C">
        <w:t>–</w:t>
      </w:r>
      <w:r w:rsidR="002C4389">
        <w:t xml:space="preserve"> </w:t>
      </w:r>
    </w:p>
    <w:p w14:paraId="20442420" w14:textId="67EA8463" w:rsidR="00A25D18" w:rsidRDefault="001A4A07" w:rsidP="0013161B">
      <w:pPr>
        <w:tabs>
          <w:tab w:val="left" w:pos="788"/>
        </w:tabs>
        <w:spacing w:line="360" w:lineRule="auto"/>
      </w:pPr>
      <w:r>
        <w:tab/>
      </w:r>
      <w:r w:rsidR="0099117C">
        <w:t>Throughout the flapping cycle</w:t>
      </w:r>
      <w:r w:rsidR="000E2876">
        <w:t xml:space="preserve"> of all trials</w:t>
      </w:r>
      <w:r w:rsidR="0099117C">
        <w:t xml:space="preserve">, the </w:t>
      </w:r>
      <w:r w:rsidR="00AC39CE">
        <w:t xml:space="preserve">four </w:t>
      </w:r>
      <w:r w:rsidR="0005213F">
        <w:t>TE</w:t>
      </w:r>
      <w:r w:rsidR="0099117C">
        <w:t xml:space="preserve"> </w:t>
      </w:r>
      <w:r w:rsidR="00AC39CE">
        <w:t xml:space="preserve">landmarks (RP, MP, </w:t>
      </w:r>
      <w:proofErr w:type="spellStart"/>
      <w:r w:rsidR="00AC39CE">
        <w:t>CuA</w:t>
      </w:r>
      <w:proofErr w:type="spellEnd"/>
      <w:r w:rsidR="00AC39CE">
        <w:t>, and A</w:t>
      </w:r>
      <w:r w:rsidR="000E2876">
        <w:t>A seen</w:t>
      </w:r>
      <w:r w:rsidR="00AC39CE">
        <w:t xml:space="preserve"> in figure</w:t>
      </w:r>
      <w:r w:rsidR="000E2876">
        <w:t>s</w:t>
      </w:r>
      <w:r w:rsidR="00AC39CE">
        <w:t xml:space="preserve"> </w:t>
      </w:r>
      <w:r w:rsidR="00B855D3">
        <w:t>1a</w:t>
      </w:r>
      <w:r w:rsidR="00AC39CE">
        <w:t xml:space="preserve">) </w:t>
      </w:r>
      <w:r w:rsidR="0099117C">
        <w:t>exhibited a clear cyclic deformation pattern</w:t>
      </w:r>
      <w:r>
        <w:t xml:space="preserve"> consistent with the flapping kinematics</w:t>
      </w:r>
      <w:r w:rsidR="0099117C">
        <w:t xml:space="preserve">. </w:t>
      </w:r>
      <w:r w:rsidR="000337F9">
        <w:t>Apart from the H1</w:t>
      </w:r>
      <w:r w:rsidR="009B2CA3">
        <w:t>-wing</w:t>
      </w:r>
      <w:r w:rsidR="000337F9">
        <w:t xml:space="preserve"> flapping at 8Hz (Figure </w:t>
      </w:r>
      <w:r w:rsidR="00B855D3">
        <w:t>2a</w:t>
      </w:r>
      <w:r w:rsidR="000337F9">
        <w:t>, first row second column) whose deflection</w:t>
      </w:r>
      <w:r w:rsidR="009B2CA3">
        <w:t xml:space="preserve"> followed the direction of the wing flap</w:t>
      </w:r>
      <w:r w:rsidR="00632A5B">
        <w:t xml:space="preserve"> resulting in positive camber</w:t>
      </w:r>
      <w:r w:rsidR="009B2CA3">
        <w:t>,</w:t>
      </w:r>
      <w:r w:rsidR="000337F9">
        <w:t xml:space="preserve"> </w:t>
      </w:r>
      <w:r w:rsidR="009B2CA3">
        <w:t>the remainder of the trials u</w:t>
      </w:r>
      <w:r w:rsidR="0099117C">
        <w:t>pon downstroke</w:t>
      </w:r>
      <w:r w:rsidR="000337F9">
        <w:t xml:space="preserve"> (defined here as flapping in a forward direction relative to the flapper)</w:t>
      </w:r>
      <w:r w:rsidR="009B2CA3">
        <w:t xml:space="preserve"> showed</w:t>
      </w:r>
      <w:r w:rsidR="0099117C">
        <w:t xml:space="preserve"> </w:t>
      </w:r>
      <w:r w:rsidR="00AC39CE">
        <w:t>TE landmark</w:t>
      </w:r>
      <w:r w:rsidR="009B2CA3">
        <w:t>s to be</w:t>
      </w:r>
      <w:r w:rsidR="0099117C">
        <w:t xml:space="preserve"> deflected towards the dorsal </w:t>
      </w:r>
      <w:r w:rsidR="007859E1">
        <w:t>side of the wing while upon upstroke</w:t>
      </w:r>
      <w:r w:rsidR="00034C00">
        <w:t xml:space="preserve"> </w:t>
      </w:r>
      <w:r w:rsidR="000337F9">
        <w:t xml:space="preserve">(defined here as flapping in a backward direction towards the flapper) </w:t>
      </w:r>
      <w:r w:rsidR="00034C00">
        <w:t>the</w:t>
      </w:r>
      <w:r w:rsidR="000337F9">
        <w:t xml:space="preserve"> landmarks</w:t>
      </w:r>
      <w:r w:rsidR="007859E1">
        <w:t xml:space="preserve"> </w:t>
      </w:r>
      <w:r w:rsidR="007859E1">
        <w:lastRenderedPageBreak/>
        <w:t>deflected towards</w:t>
      </w:r>
      <w:r w:rsidR="00AC39CE">
        <w:t xml:space="preserve"> </w:t>
      </w:r>
      <w:r w:rsidR="009B2CA3">
        <w:t xml:space="preserve">the </w:t>
      </w:r>
      <w:r w:rsidR="00AC39CE">
        <w:t xml:space="preserve">ventral </w:t>
      </w:r>
      <w:r w:rsidR="0099117C">
        <w:t>sid</w:t>
      </w:r>
      <w:r w:rsidR="00AC39CE">
        <w:t>e</w:t>
      </w:r>
      <w:r w:rsidR="00034C00">
        <w:t xml:space="preserve"> of the wing</w:t>
      </w:r>
      <w:r w:rsidR="007859E1">
        <w:t>.</w:t>
      </w:r>
      <w:r w:rsidR="00AC39CE">
        <w:t xml:space="preserve"> </w:t>
      </w:r>
      <w:r w:rsidR="00597A8C">
        <w:t>Chordwise d</w:t>
      </w:r>
      <w:r w:rsidR="007859E1">
        <w:t>eformation was thus found to a</w:t>
      </w:r>
      <w:r w:rsidR="00AC39CE">
        <w:t xml:space="preserve">lways </w:t>
      </w:r>
      <w:r w:rsidR="007859E1">
        <w:t xml:space="preserve">be </w:t>
      </w:r>
      <w:r w:rsidR="0099117C">
        <w:t xml:space="preserve">opposite </w:t>
      </w:r>
      <w:r w:rsidR="007859E1">
        <w:t>to</w:t>
      </w:r>
      <w:r w:rsidR="0099117C">
        <w:t xml:space="preserve"> the wing’s </w:t>
      </w:r>
      <w:r w:rsidR="00AC39CE">
        <w:t xml:space="preserve">direction </w:t>
      </w:r>
      <w:r w:rsidR="007859E1">
        <w:t xml:space="preserve">of </w:t>
      </w:r>
      <w:r w:rsidR="0099117C">
        <w:t>movement</w:t>
      </w:r>
      <w:r w:rsidR="007859E1">
        <w:t xml:space="preserve"> </w:t>
      </w:r>
      <w:r w:rsidR="00632A5B">
        <w:t xml:space="preserve">resulting in negative camber </w:t>
      </w:r>
      <w:r w:rsidR="007859E1">
        <w:t>irrespective of the wing type</w:t>
      </w:r>
      <w:r w:rsidR="009E7865">
        <w:t>s</w:t>
      </w:r>
      <w:r w:rsidR="00D2682F">
        <w:t>,</w:t>
      </w:r>
      <w:r w:rsidR="009B2CA3">
        <w:t xml:space="preserve"> except for the H1-wing at 8Hz</w:t>
      </w:r>
      <w:r w:rsidR="0099117C">
        <w:t xml:space="preserve">. </w:t>
      </w:r>
      <w:r w:rsidR="00597A8C">
        <w:t>Additionally</w:t>
      </w:r>
      <w:r w:rsidR="009B2CA3">
        <w:t>, only</w:t>
      </w:r>
      <w:r w:rsidR="00D2682F">
        <w:t xml:space="preserve"> in H1 wings of 9Hz and 11Hz (figure </w:t>
      </w:r>
      <w:r w:rsidR="00B855D3">
        <w:t>2a</w:t>
      </w:r>
      <w:r w:rsidR="00D2682F">
        <w:t xml:space="preserve">, row 1 columns 3 and 4) was there a symmetrical reflection about the y-axis to denote equal elasticity of both the ventral and dorsal sides </w:t>
      </w:r>
      <w:r w:rsidR="00A25D18">
        <w:t>of</w:t>
      </w:r>
      <w:r w:rsidR="00D2682F">
        <w:t xml:space="preserve"> the </w:t>
      </w:r>
      <w:r w:rsidR="00A25D18">
        <w:t xml:space="preserve">specific </w:t>
      </w:r>
      <w:r w:rsidR="00D2682F">
        <w:t xml:space="preserve">wing as opposed to the remainder of the trials whose deflection </w:t>
      </w:r>
      <w:r w:rsidR="00A25D18">
        <w:t xml:space="preserve">never fully surpassed </w:t>
      </w:r>
      <w:r w:rsidR="00D6416C">
        <w:t>the LE to the ventral side</w:t>
      </w:r>
      <w:r w:rsidR="00A25D18">
        <w:t xml:space="preserve">. </w:t>
      </w:r>
    </w:p>
    <w:p w14:paraId="05BF2E5B" w14:textId="61F7001E" w:rsidR="001A4A07" w:rsidRDefault="00A25D18" w:rsidP="0013161B">
      <w:pPr>
        <w:tabs>
          <w:tab w:val="left" w:pos="788"/>
        </w:tabs>
        <w:spacing w:line="360" w:lineRule="auto"/>
      </w:pPr>
      <w:r>
        <w:tab/>
        <w:t>M</w:t>
      </w:r>
      <w:r w:rsidR="00AC39CE">
        <w:t xml:space="preserve">agnitude of </w:t>
      </w:r>
      <w:r w:rsidR="00034C00">
        <w:t>the</w:t>
      </w:r>
      <w:r>
        <w:t xml:space="preserve"> wing</w:t>
      </w:r>
      <w:r w:rsidR="00034C00">
        <w:t xml:space="preserve"> </w:t>
      </w:r>
      <w:r w:rsidR="00AC39CE">
        <w:t xml:space="preserve">deflection </w:t>
      </w:r>
      <w:r w:rsidR="00CE3D06">
        <w:t xml:space="preserve">for each point </w:t>
      </w:r>
      <w:r w:rsidR="00034C00">
        <w:t>at mid-stroke</w:t>
      </w:r>
      <w:r w:rsidR="00B855D3">
        <w:t xml:space="preserve"> </w:t>
      </w:r>
      <w:r w:rsidR="00AC39CE">
        <w:t>relative to the LE</w:t>
      </w:r>
      <w:r>
        <w:t xml:space="preserve">, seen by the deviation from the y-axis 0 mark, </w:t>
      </w:r>
      <w:r w:rsidR="00034C00">
        <w:t>demonstrated</w:t>
      </w:r>
      <w:r w:rsidR="00AC39CE">
        <w:t xml:space="preserve"> a clear </w:t>
      </w:r>
      <w:r w:rsidR="007859E1">
        <w:t xml:space="preserve">spanwise </w:t>
      </w:r>
      <w:r w:rsidR="00AC39CE">
        <w:t xml:space="preserve">gradient </w:t>
      </w:r>
      <w:r w:rsidR="005B25D7">
        <w:t xml:space="preserve">(wing twist) </w:t>
      </w:r>
      <w:r w:rsidR="007859E1">
        <w:t>within the chordwise deformation</w:t>
      </w:r>
      <w:r w:rsidR="00394C12">
        <w:t>.</w:t>
      </w:r>
      <w:r>
        <w:t xml:space="preserve"> </w:t>
      </w:r>
      <w:r w:rsidR="00394C12">
        <w:t xml:space="preserve">The landmark </w:t>
      </w:r>
      <w:r w:rsidR="00A6585B">
        <w:t>AA (represented by the black line) had the greatest deviation while RP (represented by the red line) had the least</w:t>
      </w:r>
      <w:r w:rsidR="00394C12">
        <w:t>. This indicates</w:t>
      </w:r>
      <w:r w:rsidR="007859E1">
        <w:t xml:space="preserve"> ascending </w:t>
      </w:r>
      <w:r w:rsidR="008B390E">
        <w:t xml:space="preserve">spanwise and </w:t>
      </w:r>
      <w:r w:rsidR="00632A5B">
        <w:t xml:space="preserve">chordwise </w:t>
      </w:r>
      <w:r w:rsidR="007859E1">
        <w:t>rigidity</w:t>
      </w:r>
      <w:r w:rsidR="00394C12">
        <w:t xml:space="preserve"> </w:t>
      </w:r>
      <w:r>
        <w:t xml:space="preserve">from </w:t>
      </w:r>
      <w:r w:rsidR="00632A5B">
        <w:t xml:space="preserve">the proximal point </w:t>
      </w:r>
      <w:r w:rsidR="007859E1">
        <w:t xml:space="preserve">AA being the least rigid to </w:t>
      </w:r>
      <w:r w:rsidR="00632A5B">
        <w:t>the more d</w:t>
      </w:r>
      <w:r w:rsidR="005F4166">
        <w:t>istal</w:t>
      </w:r>
      <w:r w:rsidR="00632A5B">
        <w:t xml:space="preserve"> point, </w:t>
      </w:r>
      <w:r w:rsidR="007859E1">
        <w:t>RP</w:t>
      </w:r>
      <w:r w:rsidR="00632A5B">
        <w:t>,</w:t>
      </w:r>
      <w:r w:rsidR="00034C00">
        <w:t xml:space="preserve"> </w:t>
      </w:r>
      <w:r w:rsidR="007859E1">
        <w:t>being the most rigid.</w:t>
      </w:r>
      <w:r w:rsidR="00034C00">
        <w:t xml:space="preserve"> </w:t>
      </w:r>
      <w:r w:rsidR="001A4A07">
        <w:t>When comparing between wing sets, horizontal</w:t>
      </w:r>
      <w:r w:rsidR="0093447A">
        <w:t>ly veined</w:t>
      </w:r>
      <w:r w:rsidR="001A4A07">
        <w:t xml:space="preserve"> (H) wings from both trials displayed the greatest resistance to </w:t>
      </w:r>
      <w:r w:rsidR="00B4756F">
        <w:t xml:space="preserve">chordwise </w:t>
      </w:r>
      <w:r w:rsidR="001A4A07">
        <w:t xml:space="preserve">deformation while </w:t>
      </w:r>
      <w:r w:rsidR="0093447A">
        <w:t xml:space="preserve">those </w:t>
      </w:r>
      <w:r w:rsidR="00D6416C">
        <w:t xml:space="preserve">with </w:t>
      </w:r>
      <w:r w:rsidR="0093447A">
        <w:t>vertical</w:t>
      </w:r>
      <w:r w:rsidR="0005213F">
        <w:t xml:space="preserve"> </w:t>
      </w:r>
      <w:r w:rsidR="0093447A">
        <w:t>(V</w:t>
      </w:r>
      <w:r w:rsidR="0005213F">
        <w:t>-wing</w:t>
      </w:r>
      <w:r w:rsidR="006B1EF0">
        <w:t>s</w:t>
      </w:r>
      <w:r w:rsidR="0093447A">
        <w:t xml:space="preserve">) </w:t>
      </w:r>
      <w:r w:rsidR="00D6416C">
        <w:t>and rounded (O</w:t>
      </w:r>
      <w:r w:rsidR="0005213F">
        <w:t>-wing</w:t>
      </w:r>
      <w:r w:rsidR="006B1EF0">
        <w:t>s</w:t>
      </w:r>
      <w:r w:rsidR="00D6416C">
        <w:t xml:space="preserve">) </w:t>
      </w:r>
      <w:r w:rsidR="006B1EF0">
        <w:t xml:space="preserve">geometry </w:t>
      </w:r>
      <w:r w:rsidR="00D6416C">
        <w:t xml:space="preserve">veins </w:t>
      </w:r>
      <w:r w:rsidR="0093447A">
        <w:t xml:space="preserve">showed no </w:t>
      </w:r>
      <w:r w:rsidR="00394C12">
        <w:t xml:space="preserve">significant </w:t>
      </w:r>
      <w:r w:rsidR="0093447A">
        <w:t>difference</w:t>
      </w:r>
      <w:r w:rsidR="00394C12">
        <w:t>s</w:t>
      </w:r>
      <w:r w:rsidR="0093447A">
        <w:t xml:space="preserve"> </w:t>
      </w:r>
      <w:r w:rsidR="00394C12">
        <w:t>regarding</w:t>
      </w:r>
      <w:r w:rsidR="0093447A">
        <w:t xml:space="preserve"> their compliance. H and O wings </w:t>
      </w:r>
      <w:r w:rsidR="00394C12">
        <w:t>did,</w:t>
      </w:r>
      <w:r w:rsidR="0093447A">
        <w:t xml:space="preserve"> however, seem to translate to having greater spanwise gradients </w:t>
      </w:r>
      <w:r w:rsidR="00394C12">
        <w:t>seen by</w:t>
      </w:r>
      <w:r w:rsidR="00D6416C">
        <w:t xml:space="preserve"> the </w:t>
      </w:r>
      <w:r w:rsidR="00632A5B">
        <w:t xml:space="preserve">more robust separations between </w:t>
      </w:r>
      <w:r w:rsidR="00D6416C">
        <w:t>relative deformation</w:t>
      </w:r>
      <w:r w:rsidR="00632A5B">
        <w:t xml:space="preserve"> coefficients</w:t>
      </w:r>
      <w:r w:rsidR="008B390E">
        <w:t xml:space="preserve"> of each landmark</w:t>
      </w:r>
      <w:r w:rsidR="00D6416C">
        <w:t>. This suggests</w:t>
      </w:r>
      <w:r w:rsidR="0093447A">
        <w:t xml:space="preserve"> a steeper increase in </w:t>
      </w:r>
      <w:r w:rsidR="00632A5B">
        <w:t xml:space="preserve">spanwise </w:t>
      </w:r>
      <w:r w:rsidR="0093447A">
        <w:t xml:space="preserve">rigidity </w:t>
      </w:r>
      <w:r w:rsidR="00394C12">
        <w:t xml:space="preserve">relative to each point </w:t>
      </w:r>
      <w:r w:rsidR="008B390E">
        <w:t xml:space="preserve">in H and O wings </w:t>
      </w:r>
      <w:r w:rsidR="0093447A">
        <w:t xml:space="preserve">when ascending from </w:t>
      </w:r>
      <w:r w:rsidR="00632A5B">
        <w:t>the proximal to distal edge</w:t>
      </w:r>
      <w:r w:rsidR="0093447A">
        <w:t>.</w:t>
      </w:r>
    </w:p>
    <w:p w14:paraId="3DFD71FB" w14:textId="3F0A6FCB" w:rsidR="001A4A07" w:rsidRDefault="001A4A07" w:rsidP="0013161B">
      <w:pPr>
        <w:tabs>
          <w:tab w:val="left" w:pos="788"/>
        </w:tabs>
        <w:spacing w:line="360" w:lineRule="auto"/>
      </w:pPr>
    </w:p>
    <w:p w14:paraId="0E6F8EC6" w14:textId="5B71F029" w:rsidR="001A4A07" w:rsidRDefault="00CF1E40" w:rsidP="0013161B">
      <w:pPr>
        <w:tabs>
          <w:tab w:val="left" w:pos="788"/>
        </w:tabs>
        <w:spacing w:line="360" w:lineRule="auto"/>
        <w:rPr>
          <w:b/>
          <w:bCs/>
        </w:rPr>
      </w:pPr>
      <w:r>
        <w:rPr>
          <w:b/>
          <w:bCs/>
        </w:rPr>
        <w:t xml:space="preserve">3.2 </w:t>
      </w:r>
      <w:r w:rsidR="009A1F87">
        <w:rPr>
          <w:b/>
          <w:bCs/>
        </w:rPr>
        <w:t xml:space="preserve">Wingbeat </w:t>
      </w:r>
      <w:r w:rsidR="001A4A07">
        <w:rPr>
          <w:b/>
          <w:bCs/>
        </w:rPr>
        <w:t>Frequency</w:t>
      </w:r>
      <w:r w:rsidR="009A1F87">
        <w:rPr>
          <w:b/>
          <w:bCs/>
        </w:rPr>
        <w:t xml:space="preserve"> and Lift</w:t>
      </w:r>
      <w:r w:rsidR="001A4A07">
        <w:rPr>
          <w:b/>
          <w:bCs/>
        </w:rPr>
        <w:t xml:space="preserve">– </w:t>
      </w:r>
    </w:p>
    <w:p w14:paraId="3A35EF96" w14:textId="3AC286AC" w:rsidR="00394C12" w:rsidRDefault="00394C12" w:rsidP="0013161B">
      <w:pPr>
        <w:tabs>
          <w:tab w:val="left" w:pos="788"/>
        </w:tabs>
        <w:spacing w:line="360" w:lineRule="auto"/>
      </w:pPr>
      <w:r>
        <w:rPr>
          <w:b/>
          <w:bCs/>
        </w:rPr>
        <w:tab/>
      </w:r>
      <w:r w:rsidR="009A1F87">
        <w:t>Rais</w:t>
      </w:r>
      <w:r w:rsidR="00632A5B">
        <w:t>ing</w:t>
      </w:r>
      <w:r w:rsidR="009A1F87">
        <w:t xml:space="preserve"> </w:t>
      </w:r>
      <w:r w:rsidR="00632A5B">
        <w:t>the</w:t>
      </w:r>
      <w:r w:rsidR="009A1F87">
        <w:t xml:space="preserve"> </w:t>
      </w:r>
      <w:r w:rsidR="00E86CA7">
        <w:t xml:space="preserve">wingbeat </w:t>
      </w:r>
      <w:r w:rsidR="009A1F87">
        <w:t xml:space="preserve">frequency </w:t>
      </w:r>
      <w:r w:rsidR="00E86CA7">
        <w:t>(presented at the top of each graph</w:t>
      </w:r>
      <w:r w:rsidR="00632A5B">
        <w:t xml:space="preserve"> </w:t>
      </w:r>
      <w:r w:rsidR="005F4166">
        <w:t>in</w:t>
      </w:r>
      <w:r w:rsidR="00632A5B">
        <w:t xml:space="preserve"> Hz</w:t>
      </w:r>
      <w:r w:rsidR="00E86CA7">
        <w:t xml:space="preserve">) </w:t>
      </w:r>
      <w:r w:rsidR="009A1F87">
        <w:t>resulted in inconclusive f</w:t>
      </w:r>
      <w:r>
        <w:t>luctuation</w:t>
      </w:r>
      <w:r w:rsidR="009A1F87">
        <w:t>s</w:t>
      </w:r>
      <w:r>
        <w:t xml:space="preserve"> </w:t>
      </w:r>
      <w:r w:rsidR="009A1F87">
        <w:t>of generated lift-force hereby suggesting that</w:t>
      </w:r>
      <w:r w:rsidR="00E86CA7">
        <w:t xml:space="preserve"> wingbeat </w:t>
      </w:r>
      <w:r w:rsidR="009A1F87">
        <w:t xml:space="preserve">frequency had no </w:t>
      </w:r>
      <w:r>
        <w:t xml:space="preserve">significant effect on </w:t>
      </w:r>
      <w:r w:rsidR="00E86CA7">
        <w:t>any of the</w:t>
      </w:r>
      <w:r>
        <w:t xml:space="preserve"> wings</w:t>
      </w:r>
      <w:r w:rsidR="00E86CA7">
        <w:t>’</w:t>
      </w:r>
      <w:r>
        <w:t xml:space="preserve"> lift </w:t>
      </w:r>
      <w:r w:rsidR="009A1F87">
        <w:t>generation capabilities</w:t>
      </w:r>
      <w:r>
        <w:t>.</w:t>
      </w:r>
      <w:r w:rsidR="008B390E">
        <w:t xml:space="preserve"> Even upon positive camber as noted in the H1 wing at 8Hz, there was no apparent increase to lift generation.</w:t>
      </w:r>
      <w:r w:rsidR="009A1F87">
        <w:t xml:space="preserve"> In addition, </w:t>
      </w:r>
      <w:r w:rsidR="00E86CA7">
        <w:t xml:space="preserve">wingbeat </w:t>
      </w:r>
      <w:r w:rsidR="009A1F87">
        <w:t xml:space="preserve">frequency had no apparent </w:t>
      </w:r>
      <w:r w:rsidR="00E86CA7">
        <w:t>e</w:t>
      </w:r>
      <w:r w:rsidR="009A1F87">
        <w:t>ffect on</w:t>
      </w:r>
      <w:r w:rsidR="00E86CA7">
        <w:t xml:space="preserve"> chordwise </w:t>
      </w:r>
      <w:r w:rsidR="00632A5B">
        <w:t xml:space="preserve">or spanwise </w:t>
      </w:r>
      <w:r w:rsidR="00E86CA7">
        <w:t>wing def</w:t>
      </w:r>
      <w:r w:rsidR="00844934">
        <w:t>lection</w:t>
      </w:r>
      <w:r w:rsidR="00E86CA7">
        <w:t xml:space="preserve"> when comparing between the same sets</w:t>
      </w:r>
      <w:r w:rsidR="00844934">
        <w:t xml:space="preserve"> (</w:t>
      </w:r>
      <w:proofErr w:type="gramStart"/>
      <w:r w:rsidR="00844934">
        <w:t>i.e.</w:t>
      </w:r>
      <w:proofErr w:type="gramEnd"/>
      <w:r w:rsidR="00844934">
        <w:t xml:space="preserve"> </w:t>
      </w:r>
      <w:r w:rsidR="00E86CA7">
        <w:t xml:space="preserve">H1 wing deformation at all frequencies </w:t>
      </w:r>
      <w:r w:rsidR="00844934">
        <w:t xml:space="preserve">in </w:t>
      </w:r>
      <w:r w:rsidR="00E86CA7">
        <w:t>figure 1</w:t>
      </w:r>
      <w:r w:rsidR="00844934">
        <w:t xml:space="preserve"> </w:t>
      </w:r>
      <w:r w:rsidR="00E86CA7">
        <w:t>fluctuates about the 0.5 mark</w:t>
      </w:r>
      <w:r w:rsidR="00844934">
        <w:t>)</w:t>
      </w:r>
      <w:r w:rsidR="00E86CA7">
        <w:t>.</w:t>
      </w:r>
    </w:p>
    <w:p w14:paraId="3ADCBAF8" w14:textId="4DE1F5E8" w:rsidR="00497B68" w:rsidRDefault="00497B68" w:rsidP="0013161B">
      <w:pPr>
        <w:tabs>
          <w:tab w:val="left" w:pos="788"/>
        </w:tabs>
        <w:spacing w:line="360" w:lineRule="auto"/>
      </w:pPr>
    </w:p>
    <w:p w14:paraId="57C1CDC9" w14:textId="3354A471" w:rsidR="00497B68" w:rsidRDefault="008932C9" w:rsidP="0013161B">
      <w:pPr>
        <w:tabs>
          <w:tab w:val="left" w:pos="788"/>
        </w:tabs>
        <w:spacing w:line="360" w:lineRule="auto"/>
      </w:pPr>
      <w:r w:rsidRPr="00141B7B">
        <w:lastRenderedPageBreak/>
        <mc:AlternateContent>
          <mc:Choice Requires="wpg">
            <w:drawing>
              <wp:anchor distT="0" distB="0" distL="114300" distR="114300" simplePos="0" relativeHeight="251661312" behindDoc="0" locked="0" layoutInCell="1" allowOverlap="1" wp14:anchorId="305B1995" wp14:editId="3A9A68AD">
                <wp:simplePos x="0" y="0"/>
                <wp:positionH relativeFrom="column">
                  <wp:posOffset>-316865</wp:posOffset>
                </wp:positionH>
                <wp:positionV relativeFrom="paragraph">
                  <wp:posOffset>-697865</wp:posOffset>
                </wp:positionV>
                <wp:extent cx="6273800" cy="4100830"/>
                <wp:effectExtent l="0" t="0" r="0" b="0"/>
                <wp:wrapNone/>
                <wp:docPr id="62" name="Group 35"/>
                <wp:cNvGraphicFramePr xmlns:a="http://schemas.openxmlformats.org/drawingml/2006/main"/>
                <a:graphic xmlns:a="http://schemas.openxmlformats.org/drawingml/2006/main">
                  <a:graphicData uri="http://schemas.microsoft.com/office/word/2010/wordprocessingGroup">
                    <wpg:wgp>
                      <wpg:cNvGrpSpPr/>
                      <wpg:grpSpPr>
                        <a:xfrm>
                          <a:off x="0" y="0"/>
                          <a:ext cx="6273800" cy="4100830"/>
                          <a:chOff x="1" y="0"/>
                          <a:chExt cx="5054683" cy="3993765"/>
                        </a:xfrm>
                      </wpg:grpSpPr>
                      <wpg:grpSp>
                        <wpg:cNvPr id="64" name="Group 64"/>
                        <wpg:cNvGrpSpPr/>
                        <wpg:grpSpPr>
                          <a:xfrm>
                            <a:off x="1" y="184666"/>
                            <a:ext cx="5054683" cy="3809099"/>
                            <a:chOff x="0" y="184666"/>
                            <a:chExt cx="5635775" cy="4302828"/>
                          </a:xfrm>
                        </wpg:grpSpPr>
                        <wpg:grpSp>
                          <wpg:cNvPr id="65" name="Group 65"/>
                          <wpg:cNvGrpSpPr/>
                          <wpg:grpSpPr>
                            <a:xfrm>
                              <a:off x="0" y="184666"/>
                              <a:ext cx="5635775" cy="4302828"/>
                              <a:chOff x="0" y="184666"/>
                              <a:chExt cx="5635775" cy="4302828"/>
                            </a:xfrm>
                          </wpg:grpSpPr>
                          <wpg:grpSp>
                            <wpg:cNvPr id="66" name="Group 66"/>
                            <wpg:cNvGrpSpPr/>
                            <wpg:grpSpPr>
                              <a:xfrm>
                                <a:off x="0" y="184666"/>
                                <a:ext cx="5635775" cy="4302828"/>
                                <a:chOff x="0" y="184666"/>
                                <a:chExt cx="5635775" cy="4302828"/>
                              </a:xfrm>
                            </wpg:grpSpPr>
                            <wpg:grpSp>
                              <wpg:cNvPr id="67" name="Group 67"/>
                              <wpg:cNvGrpSpPr/>
                              <wpg:grpSpPr>
                                <a:xfrm>
                                  <a:off x="0" y="184666"/>
                                  <a:ext cx="5635775" cy="4290107"/>
                                  <a:chOff x="0" y="184666"/>
                                  <a:chExt cx="5635775" cy="4290107"/>
                                </a:xfrm>
                              </wpg:grpSpPr>
                              <wpg:grpSp>
                                <wpg:cNvPr id="68" name="Group 68"/>
                                <wpg:cNvGrpSpPr/>
                                <wpg:grpSpPr>
                                  <a:xfrm>
                                    <a:off x="0" y="184666"/>
                                    <a:ext cx="5635775" cy="4157663"/>
                                    <a:chOff x="0" y="184666"/>
                                    <a:chExt cx="5635775" cy="4157663"/>
                                  </a:xfrm>
                                </wpg:grpSpPr>
                                <pic:pic xmlns:pic="http://schemas.openxmlformats.org/drawingml/2006/picture">
                                  <pic:nvPicPr>
                                    <pic:cNvPr id="69" name="Picture 69" descr="A picture containing diagram&#10;&#10;Description automatically generated"/>
                                    <pic:cNvPicPr>
                                      <a:picLocks noChangeAspect="1"/>
                                    </pic:cNvPicPr>
                                  </pic:nvPicPr>
                                  <pic:blipFill>
                                    <a:blip r:embed="rId20"/>
                                    <a:stretch>
                                      <a:fillRect/>
                                    </a:stretch>
                                  </pic:blipFill>
                                  <pic:spPr>
                                    <a:xfrm>
                                      <a:off x="924010" y="184666"/>
                                      <a:ext cx="4711765" cy="4157663"/>
                                    </a:xfrm>
                                    <a:prstGeom prst="rect">
                                      <a:avLst/>
                                    </a:prstGeom>
                                  </pic:spPr>
                                </pic:pic>
                                <wps:wsp>
                                  <wps:cNvPr id="70" name="TextBox 7"/>
                                  <wps:cNvSpPr txBox="1"/>
                                  <wps:spPr>
                                    <a:xfrm>
                                      <a:off x="22081" y="755980"/>
                                      <a:ext cx="1048619" cy="464959"/>
                                    </a:xfrm>
                                    <a:prstGeom prst="rect">
                                      <a:avLst/>
                                    </a:prstGeom>
                                    <a:noFill/>
                                  </wps:spPr>
                                  <wps:txbx>
                                    <w:txbxContent>
                                      <w:p w14:paraId="121DD8B1" w14:textId="526C9E6E" w:rsidR="00BF26DD" w:rsidRDefault="00BF26DD" w:rsidP="00141B7B">
                                        <w:r>
                                          <w:rPr>
                                            <w:rFonts w:hAnsi="Calibri"/>
                                            <w:color w:val="000000" w:themeColor="text1"/>
                                            <w:kern w:val="24"/>
                                            <w:sz w:val="36"/>
                                            <w:szCs w:val="36"/>
                                          </w:rPr>
                                          <w:t>H1-wings</w:t>
                                        </w:r>
                                      </w:p>
                                    </w:txbxContent>
                                  </wps:txbx>
                                  <wps:bodyPr wrap="square" rtlCol="0">
                                    <a:noAutofit/>
                                  </wps:bodyPr>
                                </wps:wsp>
                                <wps:wsp>
                                  <wps:cNvPr id="71" name="TextBox 9"/>
                                  <wps:cNvSpPr txBox="1"/>
                                  <wps:spPr>
                                    <a:xfrm>
                                      <a:off x="0" y="2078324"/>
                                      <a:ext cx="1057543" cy="516957"/>
                                    </a:xfrm>
                                    <a:prstGeom prst="rect">
                                      <a:avLst/>
                                    </a:prstGeom>
                                    <a:noFill/>
                                  </wps:spPr>
                                  <wps:txbx>
                                    <w:txbxContent>
                                      <w:p w14:paraId="1E0EAABC" w14:textId="25308BB6" w:rsidR="00BF26DD" w:rsidRDefault="00BF26DD" w:rsidP="00141B7B">
                                        <w:r>
                                          <w:rPr>
                                            <w:rFonts w:hAnsi="Calibri"/>
                                            <w:color w:val="000000" w:themeColor="text1"/>
                                            <w:kern w:val="24"/>
                                            <w:sz w:val="36"/>
                                            <w:szCs w:val="36"/>
                                          </w:rPr>
                                          <w:t>O1-wings</w:t>
                                        </w:r>
                                      </w:p>
                                    </w:txbxContent>
                                  </wps:txbx>
                                  <wps:bodyPr wrap="square" rtlCol="0">
                                    <a:noAutofit/>
                                  </wps:bodyPr>
                                </wps:wsp>
                                <wps:wsp>
                                  <wps:cNvPr id="72" name="TextBox 11"/>
                                  <wps:cNvSpPr txBox="1"/>
                                  <wps:spPr>
                                    <a:xfrm>
                                      <a:off x="16125" y="3209798"/>
                                      <a:ext cx="1035870" cy="461055"/>
                                    </a:xfrm>
                                    <a:prstGeom prst="rect">
                                      <a:avLst/>
                                    </a:prstGeom>
                                    <a:noFill/>
                                  </wps:spPr>
                                  <wps:txbx>
                                    <w:txbxContent>
                                      <w:p w14:paraId="33B8BD1F" w14:textId="296BBCA3" w:rsidR="00BF26DD" w:rsidRDefault="00BF26DD" w:rsidP="00141B7B">
                                        <w:r>
                                          <w:rPr>
                                            <w:rFonts w:hAnsi="Calibri"/>
                                            <w:color w:val="000000" w:themeColor="text1"/>
                                            <w:kern w:val="24"/>
                                            <w:sz w:val="36"/>
                                            <w:szCs w:val="36"/>
                                          </w:rPr>
                                          <w:t>V1-wings</w:t>
                                        </w:r>
                                      </w:p>
                                    </w:txbxContent>
                                  </wps:txbx>
                                  <wps:bodyPr wrap="square" rtlCol="0">
                                    <a:noAutofit/>
                                  </wps:bodyPr>
                                </wps:wsp>
                              </wpg:grpSp>
                              <wpg:grpSp>
                                <wpg:cNvPr id="73" name="Group 73"/>
                                <wpg:cNvGrpSpPr/>
                                <wpg:grpSpPr>
                                  <a:xfrm>
                                    <a:off x="1586823" y="4136219"/>
                                    <a:ext cx="573010" cy="338554"/>
                                    <a:chOff x="1586823" y="4136219"/>
                                    <a:chExt cx="573010" cy="338554"/>
                                  </a:xfrm>
                                </wpg:grpSpPr>
                                <wps:wsp>
                                  <wps:cNvPr id="74" name="Oval 74"/>
                                  <wps:cNvSpPr/>
                                  <wps:spPr>
                                    <a:xfrm>
                                      <a:off x="1586823" y="4239274"/>
                                      <a:ext cx="122663" cy="132445"/>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5" name="TextBox 21"/>
                                  <wps:cNvSpPr txBox="1"/>
                                  <wps:spPr>
                                    <a:xfrm>
                                      <a:off x="1648154" y="4136219"/>
                                      <a:ext cx="511679" cy="338554"/>
                                    </a:xfrm>
                                    <a:prstGeom prst="rect">
                                      <a:avLst/>
                                    </a:prstGeom>
                                    <a:noFill/>
                                  </wps:spPr>
                                  <wps:txbx>
                                    <w:txbxContent>
                                      <w:p w14:paraId="513C2B66" w14:textId="77777777" w:rsidR="00BF26DD" w:rsidRDefault="00BF26DD" w:rsidP="00141B7B">
                                        <w:r>
                                          <w:rPr>
                                            <w:rFonts w:hAnsi="Calibri"/>
                                            <w:color w:val="000000" w:themeColor="text1"/>
                                            <w:kern w:val="24"/>
                                            <w:sz w:val="32"/>
                                            <w:szCs w:val="32"/>
                                          </w:rPr>
                                          <w:t>- RP</w:t>
                                        </w:r>
                                      </w:p>
                                    </w:txbxContent>
                                  </wps:txbx>
                                  <wps:bodyPr wrap="square" rtlCol="0">
                                    <a:noAutofit/>
                                  </wps:bodyPr>
                                </wps:wsp>
                              </wpg:grpSp>
                            </wpg:grpSp>
                            <wpg:grpSp>
                              <wpg:cNvPr id="76" name="Group 76"/>
                              <wpg:cNvGrpSpPr/>
                              <wpg:grpSpPr>
                                <a:xfrm>
                                  <a:off x="2519128" y="4148940"/>
                                  <a:ext cx="635527" cy="338554"/>
                                  <a:chOff x="2519128" y="4148940"/>
                                  <a:chExt cx="635527" cy="338554"/>
                                </a:xfrm>
                              </wpg:grpSpPr>
                              <wps:wsp>
                                <wps:cNvPr id="77" name="Oval 77"/>
                                <wps:cNvSpPr/>
                                <wps:spPr>
                                  <a:xfrm>
                                    <a:off x="2519128" y="4251995"/>
                                    <a:ext cx="122663" cy="132445"/>
                                  </a:xfrm>
                                  <a:prstGeom prst="ellipse">
                                    <a:avLst/>
                                  </a:prstGeom>
                                  <a:solidFill>
                                    <a:srgbClr val="00B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TextBox 23"/>
                                <wps:cNvSpPr txBox="1"/>
                                <wps:spPr>
                                  <a:xfrm>
                                    <a:off x="2580459" y="4148940"/>
                                    <a:ext cx="574196" cy="338554"/>
                                  </a:xfrm>
                                  <a:prstGeom prst="rect">
                                    <a:avLst/>
                                  </a:prstGeom>
                                  <a:noFill/>
                                </wps:spPr>
                                <wps:txbx>
                                  <w:txbxContent>
                                    <w:p w14:paraId="0C59B96E" w14:textId="77777777" w:rsidR="00BF26DD" w:rsidRDefault="00BF26DD" w:rsidP="00141B7B">
                                      <w:r>
                                        <w:rPr>
                                          <w:rFonts w:hAnsi="Calibri"/>
                                          <w:color w:val="000000" w:themeColor="text1"/>
                                          <w:kern w:val="24"/>
                                          <w:sz w:val="32"/>
                                          <w:szCs w:val="32"/>
                                        </w:rPr>
                                        <w:t>- MP</w:t>
                                      </w:r>
                                    </w:p>
                                  </w:txbxContent>
                                </wps:txbx>
                                <wps:bodyPr wrap="square" rtlCol="0">
                                  <a:noAutofit/>
                                </wps:bodyPr>
                              </wps:wsp>
                            </wpg:grpSp>
                          </wpg:grpSp>
                          <wpg:grpSp>
                            <wpg:cNvPr id="79" name="Group 79"/>
                            <wpg:cNvGrpSpPr/>
                            <wpg:grpSpPr>
                              <a:xfrm>
                                <a:off x="3419698" y="4136219"/>
                                <a:ext cx="690029" cy="338554"/>
                                <a:chOff x="3419698" y="4136219"/>
                                <a:chExt cx="690029" cy="338554"/>
                              </a:xfrm>
                            </wpg:grpSpPr>
                            <wps:wsp>
                              <wps:cNvPr id="80" name="Oval 80"/>
                              <wps:cNvSpPr/>
                              <wps:spPr>
                                <a:xfrm>
                                  <a:off x="3419698" y="4239274"/>
                                  <a:ext cx="122663" cy="132445"/>
                                </a:xfrm>
                                <a:prstGeom prst="ellipse">
                                  <a:avLst/>
                                </a:prstGeom>
                                <a:solidFill>
                                  <a:srgbClr val="0070C0"/>
                                </a:solid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1" name="TextBox 25"/>
                              <wps:cNvSpPr txBox="1"/>
                              <wps:spPr>
                                <a:xfrm>
                                  <a:off x="3481029" y="4136219"/>
                                  <a:ext cx="628698" cy="338554"/>
                                </a:xfrm>
                                <a:prstGeom prst="rect">
                                  <a:avLst/>
                                </a:prstGeom>
                                <a:noFill/>
                              </wps:spPr>
                              <wps:txbx>
                                <w:txbxContent>
                                  <w:p w14:paraId="692B6E7A" w14:textId="77777777" w:rsidR="00BF26DD" w:rsidRDefault="00BF26DD" w:rsidP="00141B7B">
                                    <w:r>
                                      <w:rPr>
                                        <w:rFonts w:hAnsi="Calibri"/>
                                        <w:color w:val="000000" w:themeColor="text1"/>
                                        <w:kern w:val="24"/>
                                        <w:sz w:val="32"/>
                                        <w:szCs w:val="32"/>
                                      </w:rPr>
                                      <w:t xml:space="preserve">- </w:t>
                                    </w:r>
                                    <w:proofErr w:type="spellStart"/>
                                    <w:r>
                                      <w:rPr>
                                        <w:rFonts w:hAnsi="Calibri"/>
                                        <w:color w:val="000000" w:themeColor="text1"/>
                                        <w:kern w:val="24"/>
                                        <w:sz w:val="32"/>
                                        <w:szCs w:val="32"/>
                                      </w:rPr>
                                      <w:t>CuA</w:t>
                                    </w:r>
                                    <w:proofErr w:type="spellEnd"/>
                                  </w:p>
                                </w:txbxContent>
                              </wps:txbx>
                              <wps:bodyPr wrap="square" rtlCol="0">
                                <a:noAutofit/>
                              </wps:bodyPr>
                            </wps:wsp>
                          </wpg:grpSp>
                        </wpg:grpSp>
                        <wpg:grpSp>
                          <wpg:cNvPr id="82" name="Group 82"/>
                          <wpg:cNvGrpSpPr/>
                          <wpg:grpSpPr>
                            <a:xfrm>
                              <a:off x="4475851" y="4136219"/>
                              <a:ext cx="592246" cy="338554"/>
                              <a:chOff x="4475851" y="4136219"/>
                              <a:chExt cx="592246" cy="338554"/>
                            </a:xfrm>
                          </wpg:grpSpPr>
                          <wps:wsp>
                            <wps:cNvPr id="83" name="Oval 83"/>
                            <wps:cNvSpPr/>
                            <wps:spPr>
                              <a:xfrm>
                                <a:off x="4475851" y="4239274"/>
                                <a:ext cx="122663" cy="13244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4" name="TextBox 27"/>
                            <wps:cNvSpPr txBox="1"/>
                            <wps:spPr>
                              <a:xfrm>
                                <a:off x="4537182" y="4136219"/>
                                <a:ext cx="530915" cy="338554"/>
                              </a:xfrm>
                              <a:prstGeom prst="rect">
                                <a:avLst/>
                              </a:prstGeom>
                              <a:noFill/>
                            </wps:spPr>
                            <wps:txbx>
                              <w:txbxContent>
                                <w:p w14:paraId="423A1D08" w14:textId="77777777" w:rsidR="00BF26DD" w:rsidRDefault="00BF26DD" w:rsidP="00141B7B">
                                  <w:r>
                                    <w:rPr>
                                      <w:rFonts w:hAnsi="Calibri"/>
                                      <w:color w:val="000000" w:themeColor="text1"/>
                                      <w:kern w:val="24"/>
                                      <w:sz w:val="32"/>
                                      <w:szCs w:val="32"/>
                                    </w:rPr>
                                    <w:t>- AA</w:t>
                                  </w:r>
                                </w:p>
                              </w:txbxContent>
                            </wps:txbx>
                            <wps:bodyPr wrap="square" rtlCol="0">
                              <a:noAutofit/>
                            </wps:bodyPr>
                          </wps:wsp>
                        </wpg:grpSp>
                      </wpg:grpSp>
                      <wps:wsp>
                        <wps:cNvPr id="85" name="TextBox 34"/>
                        <wps:cNvSpPr txBox="1"/>
                        <wps:spPr>
                          <a:xfrm>
                            <a:off x="989755" y="0"/>
                            <a:ext cx="315596" cy="326672"/>
                          </a:xfrm>
                          <a:prstGeom prst="rect">
                            <a:avLst/>
                          </a:prstGeom>
                          <a:noFill/>
                        </wps:spPr>
                        <wps:txbx>
                          <w:txbxContent>
                            <w:p w14:paraId="4A788629" w14:textId="77777777" w:rsidR="00BF26DD" w:rsidRDefault="00BF26DD" w:rsidP="00141B7B">
                              <w:r>
                                <w:rPr>
                                  <w:rFonts w:hAnsi="Calibri"/>
                                  <w:color w:val="000000" w:themeColor="text1"/>
                                  <w:kern w:val="24"/>
                                  <w:sz w:val="36"/>
                                  <w:szCs w:val="36"/>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05B1995" id="Group 35" o:spid="_x0000_s1064" style="position:absolute;margin-left:-24.95pt;margin-top:-54.95pt;width:494pt;height:322.9pt;z-index:251661312;mso-width-relative:margin;mso-height-relative:margin" coordorigin="" coordsize="50546,3993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aAAwDAQACEQMRAD8A/VO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">
                <v:group id="Group 64" o:spid="_x0000_s1065" style="position:absolute;top:1846;width:50546;height:38091" coordorigin=",1846" coordsize="56357,430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45zr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">
                  <v:group id="Group 65" o:spid="_x0000_s1066" style="position:absolute;top:1846;width:56357;height:43028" coordorigin=",1846" coordsize="56357,430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rzlw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">
                    <v:group id="Group 66" o:spid="_x0000_s1067" style="position:absolute;top:1846;width:56357;height:43028" coordorigin=",1846" coordsize="56357,430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">
                      <v:group id="Group 67" o:spid="_x0000_s1068" style="position:absolute;top:1846;width:56357;height:42901" coordorigin=",1846" coordsize="56357,429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QKc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">
                        <v:group id="Group 68" o:spid="_x0000_s1069" style="position:absolute;top:1846;width:56357;height:41577" coordorigin=",1846" coordsize="56357,415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">
                          <v:shape id="Picture 69" o:spid="_x0000_s1070" type="#_x0000_t75" alt="A picture containing diagram&#10;&#10;Description automatically generated" style="position:absolute;left:9240;top:1846;width:47117;height:415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">
                            <v:imagedata r:id="rId21" o:title="A picture containing diagram&#10;&#10;Description automatically generated"/>
                          </v:shape>
                          <v:shape id="TextBox 7" o:spid="_x0000_s1071" type="#_x0000_t202" style="position:absolute;left:220;top:7559;width:10487;height:46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" filled="f" stroked="f">
                            <v:textbox>
                              <w:txbxContent>
                                <w:p w14:paraId="121DD8B1" w14:textId="526C9E6E" w:rsidR="00BF26DD" w:rsidRDefault="00BF26DD" w:rsidP="00141B7B">
                                  <w:r>
                                    <w:rPr>
                                      <w:rFonts w:hAnsi="Calibri"/>
                                      <w:color w:val="000000" w:themeColor="text1"/>
                                      <w:kern w:val="24"/>
                                      <w:sz w:val="36"/>
                                      <w:szCs w:val="36"/>
                                    </w:rPr>
                                    <w:t>H1-wings</w:t>
                                  </w:r>
                                </w:p>
                              </w:txbxContent>
                            </v:textbox>
                          </v:shape>
                          <v:shape id="TextBox 9" o:spid="_x0000_s1072" type="#_x0000_t202" style="position:absolute;top:20783;width:10575;height:51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" filled="f" stroked="f">
                            <v:textbox>
                              <w:txbxContent>
                                <w:p w14:paraId="1E0EAABC" w14:textId="25308BB6" w:rsidR="00BF26DD" w:rsidRDefault="00BF26DD" w:rsidP="00141B7B">
                                  <w:r>
                                    <w:rPr>
                                      <w:rFonts w:hAnsi="Calibri"/>
                                      <w:color w:val="000000" w:themeColor="text1"/>
                                      <w:kern w:val="24"/>
                                      <w:sz w:val="36"/>
                                      <w:szCs w:val="36"/>
                                    </w:rPr>
                                    <w:t>O1-wings</w:t>
                                  </w:r>
                                </w:p>
                              </w:txbxContent>
                            </v:textbox>
                          </v:shape>
                          <v:shape id="TextBox 11" o:spid="_x0000_s1073" type="#_x0000_t202" style="position:absolute;left:161;top:32097;width:10358;height:46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" filled="f" stroked="f">
                            <v:textbox>
                              <w:txbxContent>
                                <w:p w14:paraId="33B8BD1F" w14:textId="296BBCA3" w:rsidR="00BF26DD" w:rsidRDefault="00BF26DD" w:rsidP="00141B7B">
                                  <w:r>
                                    <w:rPr>
                                      <w:rFonts w:hAnsi="Calibri"/>
                                      <w:color w:val="000000" w:themeColor="text1"/>
                                      <w:kern w:val="24"/>
                                      <w:sz w:val="36"/>
                                      <w:szCs w:val="36"/>
                                    </w:rPr>
                                    <w:t>V1-wings</w:t>
                                  </w:r>
                                </w:p>
                              </w:txbxContent>
                            </v:textbox>
                          </v:shape>
                        </v:group>
                        <v:group id="Group 73" o:spid="_x0000_s1074" style="position:absolute;left:15868;top:41362;width:5730;height:3385" coordorigin="15868,41362" coordsize="5730,33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5JC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">
                          <v:oval id="Oval 74" o:spid="_x0000_s1075" style="position:absolute;left:15868;top:42392;width:1226;height:1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" fillcolor="red" strokecolor="red" strokeweight="1pt">
                            <v:stroke joinstyle="miter"/>
                          </v:oval>
                          <v:shape id="TextBox 21" o:spid="_x0000_s1076" type="#_x0000_t202" style="position:absolute;left:16481;top:41362;width:5117;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" filled="f" stroked="f">
                            <v:textbox>
                              <w:txbxContent>
                                <w:p w14:paraId="513C2B66" w14:textId="77777777" w:rsidR="00BF26DD" w:rsidRDefault="00BF26DD" w:rsidP="00141B7B">
                                  <w:r>
                                    <w:rPr>
                                      <w:rFonts w:hAnsi="Calibri"/>
                                      <w:color w:val="000000" w:themeColor="text1"/>
                                      <w:kern w:val="24"/>
                                      <w:sz w:val="32"/>
                                      <w:szCs w:val="32"/>
                                    </w:rPr>
                                    <w:t>- RP</w:t>
                                  </w:r>
                                </w:p>
                              </w:txbxContent>
                            </v:textbox>
                          </v:shape>
                        </v:group>
                      </v:group>
                      <v:group id="Group 76" o:spid="_x0000_s1077" style="position:absolute;left:25191;top:41489;width:6355;height:3385" coordorigin="25191,41489" coordsize="6355,33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">
                        <v:oval id="Oval 77" o:spid="_x0000_s1078" style="position:absolute;left:25191;top:42519;width:1226;height:1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" fillcolor="#00b050" strokecolor="#00b050" strokeweight="1pt">
                          <v:stroke joinstyle="miter"/>
                        </v:oval>
                        <v:shape id="TextBox 23" o:spid="_x0000_s1079" type="#_x0000_t202" style="position:absolute;left:25804;top:41489;width:5742;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" filled="f" stroked="f">
                          <v:textbox>
                            <w:txbxContent>
                              <w:p w14:paraId="0C59B96E" w14:textId="77777777" w:rsidR="00BF26DD" w:rsidRDefault="00BF26DD" w:rsidP="00141B7B">
                                <w:r>
                                  <w:rPr>
                                    <w:rFonts w:hAnsi="Calibri"/>
                                    <w:color w:val="000000" w:themeColor="text1"/>
                                    <w:kern w:val="24"/>
                                    <w:sz w:val="32"/>
                                    <w:szCs w:val="32"/>
                                  </w:rPr>
                                  <w:t>- MP</w:t>
                                </w:r>
                              </w:p>
                            </w:txbxContent>
                          </v:textbox>
                        </v:shape>
                      </v:group>
                    </v:group>
                    <v:group id="Group 79" o:spid="_x0000_s1080" style="position:absolute;left:34196;top:41362;width:6901;height:3385" coordorigin="34196,41362" coordsize="6900,33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">
                      <v:oval id="Oval 80" o:spid="_x0000_s1081" style="position:absolute;left:34196;top:42392;width:1227;height:1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" fillcolor="#0070c0" strokecolor="#0070c0" strokeweight="1pt">
                        <v:stroke joinstyle="miter"/>
                      </v:oval>
                      <v:shape id="TextBox 25" o:spid="_x0000_s1082" type="#_x0000_t202" style="position:absolute;left:34810;top:41362;width:6287;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" filled="f" stroked="f">
                        <v:textbox>
                          <w:txbxContent>
                            <w:p w14:paraId="692B6E7A" w14:textId="77777777" w:rsidR="00BF26DD" w:rsidRDefault="00BF26DD" w:rsidP="00141B7B">
                              <w:r>
                                <w:rPr>
                                  <w:rFonts w:hAnsi="Calibri"/>
                                  <w:color w:val="000000" w:themeColor="text1"/>
                                  <w:kern w:val="24"/>
                                  <w:sz w:val="32"/>
                                  <w:szCs w:val="32"/>
                                </w:rPr>
                                <w:t xml:space="preserve">- </w:t>
                              </w:r>
                              <w:proofErr w:type="spellStart"/>
                              <w:r>
                                <w:rPr>
                                  <w:rFonts w:hAnsi="Calibri"/>
                                  <w:color w:val="000000" w:themeColor="text1"/>
                                  <w:kern w:val="24"/>
                                  <w:sz w:val="32"/>
                                  <w:szCs w:val="32"/>
                                </w:rPr>
                                <w:t>CuA</w:t>
                              </w:r>
                              <w:proofErr w:type="spellEnd"/>
                            </w:p>
                          </w:txbxContent>
                        </v:textbox>
                      </v:shape>
                    </v:group>
                  </v:group>
                  <v:group id="Group 82" o:spid="_x0000_s1083" style="position:absolute;left:44758;top:41362;width:5922;height:3385" coordorigin="44758,41362" coordsize="5922,33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">
                    <v:oval id="Oval 83" o:spid="_x0000_s1084" style="position:absolute;left:44758;top:42392;width:1227;height:13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" fillcolor="black [3213]" strokecolor="black [3213]" strokeweight="1pt">
                      <v:stroke joinstyle="miter"/>
                    </v:oval>
                    <v:shape id="TextBox 27" o:spid="_x0000_s1085" type="#_x0000_t202" style="position:absolute;left:45371;top:41362;width:5309;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" filled="f" stroked="f">
                      <v:textbox>
                        <w:txbxContent>
                          <w:p w14:paraId="423A1D08" w14:textId="77777777" w:rsidR="00BF26DD" w:rsidRDefault="00BF26DD" w:rsidP="00141B7B">
                            <w:r>
                              <w:rPr>
                                <w:rFonts w:hAnsi="Calibri"/>
                                <w:color w:val="000000" w:themeColor="text1"/>
                                <w:kern w:val="24"/>
                                <w:sz w:val="32"/>
                                <w:szCs w:val="32"/>
                              </w:rPr>
                              <w:t>- AA</w:t>
                            </w:r>
                          </w:p>
                        </w:txbxContent>
                      </v:textbox>
                    </v:shape>
                  </v:group>
                </v:group>
                <v:shape id="TextBox 34" o:spid="_x0000_s1086" type="#_x0000_t202" style="position:absolute;left:9897;width:3156;height:32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" filled="f" stroked="f">
                  <v:textbox>
                    <w:txbxContent>
                      <w:p w14:paraId="4A788629" w14:textId="77777777" w:rsidR="00BF26DD" w:rsidRDefault="00BF26DD" w:rsidP="00141B7B">
                        <w:r>
                          <w:rPr>
                            <w:rFonts w:hAnsi="Calibri"/>
                            <w:color w:val="000000" w:themeColor="text1"/>
                            <w:kern w:val="24"/>
                            <w:sz w:val="36"/>
                            <w:szCs w:val="36"/>
                          </w:rPr>
                          <w:t>a.</w:t>
                        </w:r>
                      </w:p>
                    </w:txbxContent>
                  </v:textbox>
                </v:shape>
              </v:group>
            </w:pict>
          </mc:Fallback>
        </mc:AlternateContent>
      </w:r>
    </w:p>
    <w:p w14:paraId="6E5DE6EB" w14:textId="50B7B983" w:rsidR="00844934" w:rsidRDefault="00844934" w:rsidP="0013161B">
      <w:pPr>
        <w:tabs>
          <w:tab w:val="left" w:pos="788"/>
        </w:tabs>
        <w:spacing w:line="360" w:lineRule="auto"/>
      </w:pPr>
    </w:p>
    <w:p w14:paraId="72BA0926" w14:textId="6A002BC6" w:rsidR="00BC1EFC" w:rsidRDefault="00BC1EFC" w:rsidP="0013161B">
      <w:pPr>
        <w:tabs>
          <w:tab w:val="left" w:pos="788"/>
        </w:tabs>
        <w:spacing w:line="360" w:lineRule="auto"/>
      </w:pPr>
    </w:p>
    <w:p w14:paraId="56FA9E71" w14:textId="27A408AD" w:rsidR="00BC1EFC" w:rsidRDefault="00BC1EFC" w:rsidP="0013161B">
      <w:pPr>
        <w:tabs>
          <w:tab w:val="left" w:pos="788"/>
        </w:tabs>
        <w:spacing w:line="360" w:lineRule="auto"/>
      </w:pPr>
    </w:p>
    <w:p w14:paraId="399AE883" w14:textId="5F8D28DC" w:rsidR="005F4166" w:rsidRDefault="005F4166" w:rsidP="0013161B">
      <w:pPr>
        <w:tabs>
          <w:tab w:val="left" w:pos="788"/>
        </w:tabs>
        <w:spacing w:line="360" w:lineRule="auto"/>
        <w:rPr>
          <w:b/>
          <w:bCs/>
        </w:rPr>
      </w:pPr>
    </w:p>
    <w:p w14:paraId="745CAF70" w14:textId="6E31EC4C" w:rsidR="005F4166" w:rsidRDefault="005F4166" w:rsidP="0013161B">
      <w:pPr>
        <w:tabs>
          <w:tab w:val="left" w:pos="788"/>
        </w:tabs>
        <w:spacing w:line="360" w:lineRule="auto"/>
        <w:rPr>
          <w:b/>
          <w:bCs/>
        </w:rPr>
      </w:pPr>
    </w:p>
    <w:p w14:paraId="390B49C9" w14:textId="3E847DD3" w:rsidR="005F4166" w:rsidRDefault="005F4166" w:rsidP="0013161B">
      <w:pPr>
        <w:tabs>
          <w:tab w:val="left" w:pos="788"/>
        </w:tabs>
        <w:spacing w:line="360" w:lineRule="auto"/>
        <w:rPr>
          <w:b/>
          <w:bCs/>
        </w:rPr>
      </w:pPr>
    </w:p>
    <w:p w14:paraId="26E71325" w14:textId="22BBE839" w:rsidR="001936C3" w:rsidRDefault="001936C3" w:rsidP="0013161B">
      <w:pPr>
        <w:tabs>
          <w:tab w:val="left" w:pos="788"/>
        </w:tabs>
        <w:spacing w:line="360" w:lineRule="auto"/>
        <w:rPr>
          <w:b/>
          <w:bCs/>
        </w:rPr>
      </w:pPr>
    </w:p>
    <w:p w14:paraId="64B997C0" w14:textId="48B07ED2" w:rsidR="00141B7B" w:rsidRDefault="00141B7B" w:rsidP="0013161B">
      <w:pPr>
        <w:tabs>
          <w:tab w:val="left" w:pos="788"/>
        </w:tabs>
        <w:spacing w:line="360" w:lineRule="auto"/>
        <w:rPr>
          <w:b/>
          <w:bCs/>
        </w:rPr>
      </w:pPr>
    </w:p>
    <w:p w14:paraId="6D41FFAB" w14:textId="4E399760" w:rsidR="00141B7B" w:rsidRDefault="00141B7B" w:rsidP="0013161B">
      <w:pPr>
        <w:tabs>
          <w:tab w:val="left" w:pos="788"/>
        </w:tabs>
        <w:spacing w:line="360" w:lineRule="auto"/>
        <w:rPr>
          <w:b/>
          <w:bCs/>
        </w:rPr>
      </w:pPr>
    </w:p>
    <w:p w14:paraId="735AE27C" w14:textId="396592D7" w:rsidR="00141B7B" w:rsidRDefault="00141B7B" w:rsidP="0013161B">
      <w:pPr>
        <w:tabs>
          <w:tab w:val="left" w:pos="788"/>
        </w:tabs>
        <w:spacing w:line="360" w:lineRule="auto"/>
        <w:rPr>
          <w:b/>
          <w:bCs/>
        </w:rPr>
      </w:pPr>
    </w:p>
    <w:p w14:paraId="6DEEA710" w14:textId="3666158F" w:rsidR="00141B7B" w:rsidRDefault="008932C9" w:rsidP="0013161B">
      <w:pPr>
        <w:tabs>
          <w:tab w:val="left" w:pos="788"/>
        </w:tabs>
        <w:spacing w:line="360" w:lineRule="auto"/>
        <w:rPr>
          <w:b/>
          <w:bCs/>
        </w:rPr>
      </w:pPr>
      <w:r w:rsidRPr="006338FE">
        <w:rPr>
          <w:b/>
          <w:bCs/>
        </w:rPr>
        <mc:AlternateContent>
          <mc:Choice Requires="wpg">
            <w:drawing>
              <wp:anchor distT="0" distB="0" distL="114300" distR="114300" simplePos="0" relativeHeight="251663360" behindDoc="0" locked="0" layoutInCell="1" allowOverlap="1" wp14:anchorId="6910E41A" wp14:editId="0B113FE2">
                <wp:simplePos x="0" y="0"/>
                <wp:positionH relativeFrom="column">
                  <wp:posOffset>-382385</wp:posOffset>
                </wp:positionH>
                <wp:positionV relativeFrom="paragraph">
                  <wp:posOffset>114185</wp:posOffset>
                </wp:positionV>
                <wp:extent cx="6639835" cy="5600467"/>
                <wp:effectExtent l="0" t="0" r="15240" b="13335"/>
                <wp:wrapNone/>
                <wp:docPr id="91" name="Group 46"/>
                <wp:cNvGraphicFramePr xmlns:a="http://schemas.openxmlformats.org/drawingml/2006/main"/>
                <a:graphic xmlns:a="http://schemas.openxmlformats.org/drawingml/2006/main">
                  <a:graphicData uri="http://schemas.microsoft.com/office/word/2010/wordprocessingGroup">
                    <wpg:wgp>
                      <wpg:cNvGrpSpPr/>
                      <wpg:grpSpPr>
                        <a:xfrm>
                          <a:off x="0" y="0"/>
                          <a:ext cx="6639835" cy="5600467"/>
                          <a:chOff x="-342251" y="0"/>
                          <a:chExt cx="6337015" cy="6155958"/>
                        </a:xfrm>
                      </wpg:grpSpPr>
                      <wpg:grpSp>
                        <wpg:cNvPr id="92" name="Group 92"/>
                        <wpg:cNvGrpSpPr/>
                        <wpg:grpSpPr>
                          <a:xfrm>
                            <a:off x="-325588" y="0"/>
                            <a:ext cx="6320352" cy="6155958"/>
                            <a:chOff x="-325588" y="0"/>
                            <a:chExt cx="6320352" cy="6155958"/>
                          </a:xfrm>
                        </wpg:grpSpPr>
                        <wpg:grpSp>
                          <wpg:cNvPr id="93" name="Group 93"/>
                          <wpg:cNvGrpSpPr/>
                          <wpg:grpSpPr>
                            <a:xfrm>
                              <a:off x="-316698" y="0"/>
                              <a:ext cx="6311462" cy="6155958"/>
                              <a:chOff x="-316698" y="0"/>
                              <a:chExt cx="6311462" cy="6155958"/>
                            </a:xfrm>
                          </wpg:grpSpPr>
                          <wpg:grpSp>
                            <wpg:cNvPr id="94" name="Group 94"/>
                            <wpg:cNvGrpSpPr/>
                            <wpg:grpSpPr>
                              <a:xfrm>
                                <a:off x="19865" y="0"/>
                                <a:ext cx="5974899" cy="6155958"/>
                                <a:chOff x="19865" y="0"/>
                                <a:chExt cx="5974899" cy="6155958"/>
                              </a:xfrm>
                            </wpg:grpSpPr>
                            <wps:wsp>
                              <wps:cNvPr id="95" name="TextBox 33"/>
                              <wps:cNvSpPr txBox="1"/>
                              <wps:spPr>
                                <a:xfrm>
                                  <a:off x="19865" y="4407327"/>
                                  <a:ext cx="5974899" cy="1748631"/>
                                </a:xfrm>
                                <a:prstGeom prst="rect">
                                  <a:avLst/>
                                </a:prstGeom>
                                <a:noFill/>
                                <a:ln>
                                  <a:solidFill>
                                    <a:schemeClr val="tx1"/>
                                  </a:solidFill>
                                </a:ln>
                              </wps:spPr>
                              <wps:txbx>
                                <w:txbxContent>
                                  <w:p w14:paraId="0A654D0D" w14:textId="49FD4D31" w:rsidR="00BF26DD" w:rsidRDefault="00BF26DD" w:rsidP="006338FE">
                                    <w:r>
                                      <w:rPr>
                                        <w:rFonts w:hAnsi="Calibri"/>
                                        <w:b/>
                                        <w:bCs/>
                                        <w:color w:val="000000" w:themeColor="text1"/>
                                        <w:kern w:val="24"/>
                                        <w:sz w:val="28"/>
                                        <w:szCs w:val="28"/>
                                      </w:rPr>
                                      <w:t xml:space="preserve">Figure 2a. and 2b. </w:t>
                                    </w:r>
                                    <w:r>
                                      <w:rPr>
                                        <w:rFonts w:hAnsi="Calibri"/>
                                        <w:color w:val="000000" w:themeColor="text1"/>
                                        <w:kern w:val="24"/>
                                      </w:rPr>
                                      <w:t>Trials 1 and 2 refer to flapping of different batches of the same wing sets (</w:t>
                                    </w:r>
                                    <w:proofErr w:type="gramStart"/>
                                    <w:r>
                                      <w:rPr>
                                        <w:rFonts w:hAnsi="Calibri"/>
                                        <w:color w:val="000000" w:themeColor="text1"/>
                                        <w:kern w:val="24"/>
                                      </w:rPr>
                                      <w:t>i.e.</w:t>
                                    </w:r>
                                    <w:proofErr w:type="gramEnd"/>
                                    <w:r>
                                      <w:rPr>
                                        <w:rFonts w:hAnsi="Calibri"/>
                                        <w:color w:val="000000" w:themeColor="text1"/>
                                        <w:kern w:val="24"/>
                                      </w:rPr>
                                      <w:t xml:space="preserve"> trial 1 uses one batch of H wings and trial 2 uses another batch of H wings). Each individual graph displays normalized deformation of the trailing edge relative to the leading edge as a function of wing set. Each row depicts a different wing set (Horizontal (H), Round (O), or Vertical (V)) and each column depicts ascending wingbeat frequency (seen on top of each individual graph in Hz). Deformation of each landmark is color coded as; RP in red, MP in green, </w:t>
                                    </w:r>
                                    <w:proofErr w:type="spellStart"/>
                                    <w:r>
                                      <w:rPr>
                                        <w:rFonts w:hAnsi="Calibri"/>
                                        <w:color w:val="000000" w:themeColor="text1"/>
                                        <w:kern w:val="24"/>
                                      </w:rPr>
                                      <w:t>CuA</w:t>
                                    </w:r>
                                    <w:proofErr w:type="spellEnd"/>
                                    <w:r>
                                      <w:rPr>
                                        <w:rFonts w:hAnsi="Calibri"/>
                                        <w:color w:val="000000" w:themeColor="text1"/>
                                        <w:kern w:val="24"/>
                                      </w:rPr>
                                      <w:t xml:space="preserve"> in blue, and AA in black. Lift force (L) on the top of each individual graph represents the lift force measured in Newtons. </w:t>
                                    </w:r>
                                  </w:p>
                                </w:txbxContent>
                              </wps:txbx>
                              <wps:bodyPr wrap="square" rtlCol="0">
                                <a:noAutofit/>
                              </wps:bodyPr>
                            </wps:wsp>
                            <wpg:grpSp>
                              <wpg:cNvPr id="96" name="Group 96"/>
                              <wpg:cNvGrpSpPr/>
                              <wpg:grpSpPr>
                                <a:xfrm>
                                  <a:off x="848322" y="0"/>
                                  <a:ext cx="5040306" cy="4407327"/>
                                  <a:chOff x="848328" y="0"/>
                                  <a:chExt cx="4664997" cy="4342329"/>
                                </a:xfrm>
                              </wpg:grpSpPr>
                              <pic:pic xmlns:pic="http://schemas.openxmlformats.org/drawingml/2006/picture">
                                <pic:nvPicPr>
                                  <pic:cNvPr id="97" name="Picture 97" descr="A picture containing diagram&#10;&#10;Description automatically generated"/>
                                  <pic:cNvPicPr>
                                    <a:picLocks noChangeAspect="1"/>
                                  </pic:cNvPicPr>
                                </pic:nvPicPr>
                                <pic:blipFill rotWithShape="1">
                                  <a:blip r:embed="rId22"/>
                                  <a:srcRect l="8333"/>
                                  <a:stretch/>
                                </pic:blipFill>
                                <pic:spPr>
                                  <a:xfrm>
                                    <a:off x="1030508" y="184666"/>
                                    <a:ext cx="4482817" cy="4157663"/>
                                  </a:xfrm>
                                  <a:prstGeom prst="rect">
                                    <a:avLst/>
                                  </a:prstGeom>
                                </pic:spPr>
                              </pic:pic>
                              <wps:wsp>
                                <wps:cNvPr id="98" name="TextBox 37"/>
                                <wps:cNvSpPr txBox="1"/>
                                <wps:spPr>
                                  <a:xfrm>
                                    <a:off x="848328" y="0"/>
                                    <a:ext cx="334411" cy="364745"/>
                                  </a:xfrm>
                                  <a:prstGeom prst="rect">
                                    <a:avLst/>
                                  </a:prstGeom>
                                  <a:noFill/>
                                </wps:spPr>
                                <wps:txbx>
                                  <w:txbxContent>
                                    <w:p w14:paraId="6B49AF3B" w14:textId="77777777" w:rsidR="00BF26DD" w:rsidRDefault="00BF26DD" w:rsidP="006338FE">
                                      <w:r>
                                        <w:rPr>
                                          <w:rFonts w:hAnsi="Calibri"/>
                                          <w:color w:val="000000" w:themeColor="text1"/>
                                          <w:kern w:val="24"/>
                                          <w:sz w:val="36"/>
                                          <w:szCs w:val="36"/>
                                        </w:rPr>
                                        <w:t>b.</w:t>
                                      </w:r>
                                    </w:p>
                                  </w:txbxContent>
                                </wps:txbx>
                                <wps:bodyPr wrap="square" rtlCol="0">
                                  <a:noAutofit/>
                                </wps:bodyPr>
                              </wps:wsp>
                            </wpg:grpSp>
                          </wpg:grpSp>
                          <wps:wsp>
                            <wps:cNvPr id="99" name="TextBox 41"/>
                            <wps:cNvSpPr txBox="1"/>
                            <wps:spPr>
                              <a:xfrm>
                                <a:off x="-316698" y="714861"/>
                                <a:ext cx="1044575" cy="618580"/>
                              </a:xfrm>
                              <a:prstGeom prst="rect">
                                <a:avLst/>
                              </a:prstGeom>
                              <a:noFill/>
                            </wps:spPr>
                            <wps:txbx>
                              <w:txbxContent>
                                <w:p w14:paraId="04D45D87" w14:textId="26B28381" w:rsidR="00BF26DD" w:rsidRDefault="00BF26DD" w:rsidP="006338FE">
                                  <w:r>
                                    <w:rPr>
                                      <w:rFonts w:hAnsi="Calibri"/>
                                      <w:color w:val="000000" w:themeColor="text1"/>
                                      <w:kern w:val="24"/>
                                      <w:sz w:val="36"/>
                                      <w:szCs w:val="36"/>
                                    </w:rPr>
                                    <w:t>H2-wings</w:t>
                                  </w:r>
                                </w:p>
                              </w:txbxContent>
                            </wps:txbx>
                            <wps:bodyPr wrap="square" rtlCol="0">
                              <a:noAutofit/>
                            </wps:bodyPr>
                          </wps:wsp>
                        </wpg:grpSp>
                        <wps:wsp>
                          <wps:cNvPr id="100" name="TextBox 43"/>
                          <wps:cNvSpPr txBox="1"/>
                          <wps:spPr>
                            <a:xfrm>
                              <a:off x="-325588" y="2021497"/>
                              <a:ext cx="1053465" cy="496120"/>
                            </a:xfrm>
                            <a:prstGeom prst="rect">
                              <a:avLst/>
                            </a:prstGeom>
                            <a:noFill/>
                          </wps:spPr>
                          <wps:txbx>
                            <w:txbxContent>
                              <w:p w14:paraId="4FD13AFD" w14:textId="2C06CF95" w:rsidR="00BF26DD" w:rsidRDefault="00BF26DD" w:rsidP="006338FE">
                                <w:r>
                                  <w:rPr>
                                    <w:rFonts w:hAnsi="Calibri"/>
                                    <w:color w:val="000000" w:themeColor="text1"/>
                                    <w:kern w:val="24"/>
                                    <w:sz w:val="36"/>
                                    <w:szCs w:val="36"/>
                                  </w:rPr>
                                  <w:t>O2-wings</w:t>
                                </w:r>
                              </w:p>
                            </w:txbxContent>
                          </wps:txbx>
                          <wps:bodyPr wrap="square" rtlCol="0">
                            <a:noAutofit/>
                          </wps:bodyPr>
                        </wps:wsp>
                      </wpg:grpSp>
                      <wps:wsp>
                        <wps:cNvPr id="101" name="TextBox 45"/>
                        <wps:cNvSpPr txBox="1"/>
                        <wps:spPr>
                          <a:xfrm>
                            <a:off x="-342251" y="3363393"/>
                            <a:ext cx="1031875" cy="597128"/>
                          </a:xfrm>
                          <a:prstGeom prst="rect">
                            <a:avLst/>
                          </a:prstGeom>
                          <a:noFill/>
                        </wps:spPr>
                        <wps:txbx>
                          <w:txbxContent>
                            <w:p w14:paraId="6E93B932" w14:textId="1C565701" w:rsidR="00BF26DD" w:rsidRDefault="00BF26DD" w:rsidP="006338FE">
                              <w:r>
                                <w:rPr>
                                  <w:rFonts w:hAnsi="Calibri"/>
                                  <w:color w:val="000000" w:themeColor="text1"/>
                                  <w:kern w:val="24"/>
                                  <w:sz w:val="36"/>
                                  <w:szCs w:val="36"/>
                                </w:rPr>
                                <w:t>V2-wing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6910E41A" id="Group 46" o:spid="_x0000_s1087" style="position:absolute;margin-left:-30.1pt;margin-top:9pt;width:522.8pt;height:441pt;z-index:251663360;mso-width-relative:margin;mso-height-relative:margin" coordorigin="-3422" coordsize="63370,61559"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&#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VO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">
                <v:group id="Group 92" o:spid="_x0000_s1088" style="position:absolute;left:-3255;width:63202;height:61559" coordorigin="-3255" coordsize="63203,615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k9EjyQAAAOA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">
                  <v:group id="Group 93" o:spid="_x0000_s1089" style="position:absolute;left:-3166;width:63113;height:61559" coordorigin="-3166" coordsize="63114,615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33S4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">
                    <v:group id="Group 94" o:spid="_x0000_s1090" style="position:absolute;left:198;width:59749;height:61559" coordorigin="198" coordsize="59748,615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">
                      <v:shape id="TextBox 33" o:spid="_x0000_s1091" type="#_x0000_t202" style="position:absolute;left:198;top:44073;width:59749;height:17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" filled="f" strokecolor="black [3213]">
                        <v:textbox>
                          <w:txbxContent>
                            <w:p w14:paraId="0A654D0D" w14:textId="49FD4D31" w:rsidR="00BF26DD" w:rsidRDefault="00BF26DD" w:rsidP="006338FE">
                              <w:r>
                                <w:rPr>
                                  <w:rFonts w:hAnsi="Calibri"/>
                                  <w:b/>
                                  <w:bCs/>
                                  <w:color w:val="000000" w:themeColor="text1"/>
                                  <w:kern w:val="24"/>
                                  <w:sz w:val="28"/>
                                  <w:szCs w:val="28"/>
                                </w:rPr>
                                <w:t xml:space="preserve">Figure 2a. and 2b. </w:t>
                              </w:r>
                              <w:r>
                                <w:rPr>
                                  <w:rFonts w:hAnsi="Calibri"/>
                                  <w:color w:val="000000" w:themeColor="text1"/>
                                  <w:kern w:val="24"/>
                                </w:rPr>
                                <w:t>Trials 1 and 2 refer to flapping of different batches of the same wing sets (</w:t>
                              </w:r>
                              <w:proofErr w:type="gramStart"/>
                              <w:r>
                                <w:rPr>
                                  <w:rFonts w:hAnsi="Calibri"/>
                                  <w:color w:val="000000" w:themeColor="text1"/>
                                  <w:kern w:val="24"/>
                                </w:rPr>
                                <w:t>i.e.</w:t>
                              </w:r>
                              <w:proofErr w:type="gramEnd"/>
                              <w:r>
                                <w:rPr>
                                  <w:rFonts w:hAnsi="Calibri"/>
                                  <w:color w:val="000000" w:themeColor="text1"/>
                                  <w:kern w:val="24"/>
                                </w:rPr>
                                <w:t xml:space="preserve"> trial 1 uses one batch of H wings and trial 2 uses another batch of H wings). Each individual graph displays normalized deformation of the trailing edge relative to the leading edge as a function of wing set. Each row depicts a different wing set (Horizontal (H), Round (O), or Vertical (V)) and each column depicts ascending wingbeat frequency (seen on top of each individual graph in Hz). Deformation of each landmark is color coded as; RP in red, MP in green, </w:t>
                              </w:r>
                              <w:proofErr w:type="spellStart"/>
                              <w:r>
                                <w:rPr>
                                  <w:rFonts w:hAnsi="Calibri"/>
                                  <w:color w:val="000000" w:themeColor="text1"/>
                                  <w:kern w:val="24"/>
                                </w:rPr>
                                <w:t>CuA</w:t>
                              </w:r>
                              <w:proofErr w:type="spellEnd"/>
                              <w:r>
                                <w:rPr>
                                  <w:rFonts w:hAnsi="Calibri"/>
                                  <w:color w:val="000000" w:themeColor="text1"/>
                                  <w:kern w:val="24"/>
                                </w:rPr>
                                <w:t xml:space="preserve"> in blue, and AA in black. Lift force (L) on the top of each individual graph represents the lift force measured in Newtons. </w:t>
                              </w:r>
                            </w:p>
                          </w:txbxContent>
                        </v:textbox>
                      </v:shape>
                      <v:group id="Group 96" o:spid="_x0000_s1092" style="position:absolute;left:8483;width:50403;height:44073" coordorigin="8483" coordsize="46649,4342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qNcg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">
                        <v:shape id="Picture 97" o:spid="_x0000_s1093" type="#_x0000_t75" alt="A picture containing diagram&#10;&#10;Description automatically generated" style="position:absolute;left:10305;top:1846;width:44828;height:415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">
                          <v:imagedata r:id="rId23" o:title="A picture containing diagram&#10;&#10;Description automatically generated" cropleft="5461f"/>
                        </v:shape>
                        <v:shape id="TextBox 37" o:spid="_x0000_s1094" type="#_x0000_t202" style="position:absolute;left:8483;width:3344;height:36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" filled="f" stroked="f">
                          <v:textbox>
                            <w:txbxContent>
                              <w:p w14:paraId="6B49AF3B" w14:textId="77777777" w:rsidR="00BF26DD" w:rsidRDefault="00BF26DD" w:rsidP="006338FE">
                                <w:r>
                                  <w:rPr>
                                    <w:rFonts w:hAnsi="Calibri"/>
                                    <w:color w:val="000000" w:themeColor="text1"/>
                                    <w:kern w:val="24"/>
                                    <w:sz w:val="36"/>
                                    <w:szCs w:val="36"/>
                                  </w:rPr>
                                  <w:t>b.</w:t>
                                </w:r>
                              </w:p>
                            </w:txbxContent>
                          </v:textbox>
                        </v:shape>
                      </v:group>
                    </v:group>
                    <v:shape id="TextBox 41" o:spid="_x0000_s1095" type="#_x0000_t202" style="position:absolute;left:-3166;top:7148;width:10444;height:61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" filled="f" stroked="f">
                      <v:textbox>
                        <w:txbxContent>
                          <w:p w14:paraId="04D45D87" w14:textId="26B28381" w:rsidR="00BF26DD" w:rsidRDefault="00BF26DD" w:rsidP="006338FE">
                            <w:r>
                              <w:rPr>
                                <w:rFonts w:hAnsi="Calibri"/>
                                <w:color w:val="000000" w:themeColor="text1"/>
                                <w:kern w:val="24"/>
                                <w:sz w:val="36"/>
                                <w:szCs w:val="36"/>
                              </w:rPr>
                              <w:t>H2-wings</w:t>
                            </w:r>
                          </w:p>
                        </w:txbxContent>
                      </v:textbox>
                    </v:shape>
                  </v:group>
                  <v:shape id="TextBox 43" o:spid="_x0000_s1096" type="#_x0000_t202" style="position:absolute;left:-3255;top:20214;width:10533;height:49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WyexgAAAOE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xEHMZIEevkLAAD//wMAUEsBAi0AFAAGAAgAAAAhANvh9svuAAAAhQEAABMAAAAAAAAA&#13;&#10;AAAAAAAAAAAAAFtDb250ZW50X1R5cGVzXS54bWxQSwECLQAUAAYACAAAACEAWvQsW78AAAAVAQAA&#13;&#10;CwAAAAAAAAAAAAAAAAAfAQAAX3JlbHMvLnJlbHNQSwECLQAUAAYACAAAACEArZVsnsYAAADhAAAA&#13;&#10;DwAAAAAAAAAAAAAAAAAHAgAAZHJzL2Rvd25yZXYueG1sUEsFBgAAAAADAAMAtwAAAPoCAAAAAA==&#13;&#10;" filled="f" stroked="f">
                    <v:textbox>
                      <w:txbxContent>
                        <w:p w14:paraId="4FD13AFD" w14:textId="2C06CF95" w:rsidR="00BF26DD" w:rsidRDefault="00BF26DD" w:rsidP="006338FE">
                          <w:r>
                            <w:rPr>
                              <w:rFonts w:hAnsi="Calibri"/>
                              <w:color w:val="000000" w:themeColor="text1"/>
                              <w:kern w:val="24"/>
                              <w:sz w:val="36"/>
                              <w:szCs w:val="36"/>
                            </w:rPr>
                            <w:t>O2-wings</w:t>
                          </w:r>
                        </w:p>
                      </w:txbxContent>
                    </v:textbox>
                  </v:shape>
                </v:group>
                <v:shape id="TextBox 45" o:spid="_x0000_s1097" type="#_x0000_t202" style="position:absolute;left:-3422;top:33633;width:10318;height:5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" filled="f" stroked="f">
                  <v:textbox>
                    <w:txbxContent>
                      <w:p w14:paraId="6E93B932" w14:textId="1C565701" w:rsidR="00BF26DD" w:rsidRDefault="00BF26DD" w:rsidP="006338FE">
                        <w:r>
                          <w:rPr>
                            <w:rFonts w:hAnsi="Calibri"/>
                            <w:color w:val="000000" w:themeColor="text1"/>
                            <w:kern w:val="24"/>
                            <w:sz w:val="36"/>
                            <w:szCs w:val="36"/>
                          </w:rPr>
                          <w:t>V2-wings</w:t>
                        </w:r>
                      </w:p>
                    </w:txbxContent>
                  </v:textbox>
                </v:shape>
              </v:group>
            </w:pict>
          </mc:Fallback>
        </mc:AlternateContent>
      </w:r>
    </w:p>
    <w:p w14:paraId="507BE5EF" w14:textId="08516A42" w:rsidR="00141B7B" w:rsidRDefault="00141B7B" w:rsidP="0013161B">
      <w:pPr>
        <w:tabs>
          <w:tab w:val="left" w:pos="788"/>
        </w:tabs>
        <w:spacing w:line="360" w:lineRule="auto"/>
        <w:rPr>
          <w:b/>
          <w:bCs/>
        </w:rPr>
      </w:pPr>
    </w:p>
    <w:p w14:paraId="3BE03DFB" w14:textId="7E63860F" w:rsidR="00141B7B" w:rsidRDefault="00141B7B" w:rsidP="0013161B">
      <w:pPr>
        <w:tabs>
          <w:tab w:val="left" w:pos="788"/>
        </w:tabs>
        <w:spacing w:line="360" w:lineRule="auto"/>
        <w:rPr>
          <w:b/>
          <w:bCs/>
        </w:rPr>
      </w:pPr>
    </w:p>
    <w:p w14:paraId="09714288" w14:textId="6AE51456" w:rsidR="00141B7B" w:rsidRDefault="00141B7B" w:rsidP="0013161B">
      <w:pPr>
        <w:tabs>
          <w:tab w:val="left" w:pos="788"/>
        </w:tabs>
        <w:spacing w:line="360" w:lineRule="auto"/>
        <w:rPr>
          <w:b/>
          <w:bCs/>
        </w:rPr>
      </w:pPr>
    </w:p>
    <w:p w14:paraId="2755A8CE" w14:textId="36696A2F" w:rsidR="00141B7B" w:rsidRDefault="00141B7B" w:rsidP="0013161B">
      <w:pPr>
        <w:tabs>
          <w:tab w:val="left" w:pos="788"/>
        </w:tabs>
        <w:spacing w:line="360" w:lineRule="auto"/>
        <w:rPr>
          <w:b/>
          <w:bCs/>
        </w:rPr>
      </w:pPr>
    </w:p>
    <w:p w14:paraId="6E34436E" w14:textId="77FA715D" w:rsidR="00141B7B" w:rsidRDefault="00141B7B" w:rsidP="0013161B">
      <w:pPr>
        <w:tabs>
          <w:tab w:val="left" w:pos="788"/>
        </w:tabs>
        <w:spacing w:line="360" w:lineRule="auto"/>
        <w:rPr>
          <w:b/>
          <w:bCs/>
        </w:rPr>
      </w:pPr>
    </w:p>
    <w:p w14:paraId="6F183F59" w14:textId="6E2E4015" w:rsidR="00141B7B" w:rsidRDefault="00141B7B" w:rsidP="0013161B">
      <w:pPr>
        <w:tabs>
          <w:tab w:val="left" w:pos="788"/>
        </w:tabs>
        <w:spacing w:line="360" w:lineRule="auto"/>
        <w:rPr>
          <w:b/>
          <w:bCs/>
        </w:rPr>
      </w:pPr>
    </w:p>
    <w:p w14:paraId="7A00DCC2" w14:textId="407A8874" w:rsidR="00141B7B" w:rsidRDefault="00141B7B" w:rsidP="0013161B">
      <w:pPr>
        <w:tabs>
          <w:tab w:val="left" w:pos="788"/>
        </w:tabs>
        <w:spacing w:line="360" w:lineRule="auto"/>
        <w:rPr>
          <w:b/>
          <w:bCs/>
        </w:rPr>
      </w:pPr>
    </w:p>
    <w:p w14:paraId="477C5ED2" w14:textId="6C811A8F" w:rsidR="00141B7B" w:rsidRDefault="00141B7B" w:rsidP="0013161B">
      <w:pPr>
        <w:tabs>
          <w:tab w:val="left" w:pos="788"/>
        </w:tabs>
        <w:spacing w:line="360" w:lineRule="auto"/>
        <w:rPr>
          <w:b/>
          <w:bCs/>
        </w:rPr>
      </w:pPr>
    </w:p>
    <w:p w14:paraId="212A09C2" w14:textId="77777777" w:rsidR="00141B7B" w:rsidRDefault="00141B7B" w:rsidP="0013161B">
      <w:pPr>
        <w:tabs>
          <w:tab w:val="left" w:pos="788"/>
        </w:tabs>
        <w:spacing w:line="360" w:lineRule="auto"/>
        <w:rPr>
          <w:b/>
          <w:bCs/>
        </w:rPr>
      </w:pPr>
    </w:p>
    <w:p w14:paraId="7A443624" w14:textId="248F666F" w:rsidR="00141B7B" w:rsidRDefault="00141B7B" w:rsidP="0013161B">
      <w:pPr>
        <w:tabs>
          <w:tab w:val="left" w:pos="788"/>
        </w:tabs>
        <w:spacing w:line="360" w:lineRule="auto"/>
        <w:rPr>
          <w:b/>
          <w:bCs/>
        </w:rPr>
      </w:pPr>
    </w:p>
    <w:p w14:paraId="4F1CEAE7" w14:textId="2A8D9188" w:rsidR="00141B7B" w:rsidRDefault="00141B7B" w:rsidP="0013161B">
      <w:pPr>
        <w:tabs>
          <w:tab w:val="left" w:pos="788"/>
        </w:tabs>
        <w:spacing w:line="360" w:lineRule="auto"/>
        <w:rPr>
          <w:b/>
          <w:bCs/>
        </w:rPr>
      </w:pPr>
    </w:p>
    <w:p w14:paraId="4E4701DF" w14:textId="53F93E1C" w:rsidR="00141B7B" w:rsidRDefault="00141B7B" w:rsidP="0013161B">
      <w:pPr>
        <w:tabs>
          <w:tab w:val="left" w:pos="788"/>
        </w:tabs>
        <w:spacing w:line="360" w:lineRule="auto"/>
        <w:rPr>
          <w:b/>
          <w:bCs/>
        </w:rPr>
      </w:pPr>
    </w:p>
    <w:p w14:paraId="7B7F639F" w14:textId="0B881F9B" w:rsidR="00141B7B" w:rsidRDefault="00141B7B" w:rsidP="0013161B">
      <w:pPr>
        <w:tabs>
          <w:tab w:val="left" w:pos="788"/>
        </w:tabs>
        <w:spacing w:line="360" w:lineRule="auto"/>
        <w:rPr>
          <w:b/>
          <w:bCs/>
        </w:rPr>
      </w:pPr>
    </w:p>
    <w:p w14:paraId="4C3197CF" w14:textId="5935499F" w:rsidR="00141B7B" w:rsidRDefault="00141B7B" w:rsidP="0013161B">
      <w:pPr>
        <w:tabs>
          <w:tab w:val="left" w:pos="788"/>
        </w:tabs>
        <w:spacing w:line="360" w:lineRule="auto"/>
        <w:rPr>
          <w:b/>
          <w:bCs/>
        </w:rPr>
      </w:pPr>
    </w:p>
    <w:p w14:paraId="15A841A0" w14:textId="06BDAAB3" w:rsidR="00141B7B" w:rsidRDefault="00141B7B" w:rsidP="0013161B">
      <w:pPr>
        <w:tabs>
          <w:tab w:val="left" w:pos="788"/>
        </w:tabs>
        <w:spacing w:line="360" w:lineRule="auto"/>
        <w:rPr>
          <w:b/>
          <w:bCs/>
        </w:rPr>
      </w:pPr>
    </w:p>
    <w:p w14:paraId="24A3C06F" w14:textId="13A169CC" w:rsidR="00141B7B" w:rsidRDefault="00141B7B" w:rsidP="0013161B">
      <w:pPr>
        <w:tabs>
          <w:tab w:val="left" w:pos="788"/>
        </w:tabs>
        <w:spacing w:line="360" w:lineRule="auto"/>
        <w:rPr>
          <w:b/>
          <w:bCs/>
        </w:rPr>
      </w:pPr>
    </w:p>
    <w:p w14:paraId="3B4CCDEB" w14:textId="77777777" w:rsidR="00141B7B" w:rsidRDefault="00141B7B" w:rsidP="0013161B">
      <w:pPr>
        <w:tabs>
          <w:tab w:val="left" w:pos="788"/>
        </w:tabs>
        <w:spacing w:line="360" w:lineRule="auto"/>
        <w:rPr>
          <w:b/>
          <w:bCs/>
        </w:rPr>
      </w:pPr>
    </w:p>
    <w:p w14:paraId="2F48B2AA" w14:textId="77777777" w:rsidR="006B1EF0" w:rsidRDefault="006B1EF0" w:rsidP="0013161B">
      <w:pPr>
        <w:tabs>
          <w:tab w:val="left" w:pos="788"/>
        </w:tabs>
        <w:spacing w:line="360" w:lineRule="auto"/>
        <w:rPr>
          <w:b/>
          <w:bCs/>
        </w:rPr>
      </w:pPr>
    </w:p>
    <w:p w14:paraId="484DCEF8" w14:textId="48A8DAF8" w:rsidR="008C068C" w:rsidRPr="00CF1E40" w:rsidRDefault="00CF1E40" w:rsidP="0013161B">
      <w:pPr>
        <w:tabs>
          <w:tab w:val="left" w:pos="788"/>
        </w:tabs>
        <w:spacing w:line="360" w:lineRule="auto"/>
        <w:rPr>
          <w:b/>
          <w:bCs/>
          <w:u w:val="single"/>
        </w:rPr>
      </w:pPr>
      <w:r w:rsidRPr="00CF1E40">
        <w:rPr>
          <w:b/>
          <w:bCs/>
          <w:u w:val="single"/>
        </w:rPr>
        <w:t xml:space="preserve">4. </w:t>
      </w:r>
      <w:r w:rsidR="008C068C" w:rsidRPr="00CF1E40">
        <w:rPr>
          <w:b/>
          <w:bCs/>
          <w:u w:val="single"/>
        </w:rPr>
        <w:t xml:space="preserve">Discussion </w:t>
      </w:r>
      <w:r w:rsidR="0050106E" w:rsidRPr="00CF1E40">
        <w:rPr>
          <w:b/>
          <w:bCs/>
          <w:u w:val="single"/>
        </w:rPr>
        <w:t xml:space="preserve">and </w:t>
      </w:r>
      <w:r w:rsidR="008C068C" w:rsidRPr="00CF1E40">
        <w:rPr>
          <w:b/>
          <w:bCs/>
          <w:u w:val="single"/>
        </w:rPr>
        <w:t>Conclusion:</w:t>
      </w:r>
    </w:p>
    <w:p w14:paraId="2D214025" w14:textId="3B360F6A" w:rsidR="00B93C27" w:rsidRDefault="008C068C" w:rsidP="0013161B">
      <w:pPr>
        <w:tabs>
          <w:tab w:val="left" w:pos="788"/>
        </w:tabs>
        <w:spacing w:line="360" w:lineRule="auto"/>
      </w:pPr>
      <w:r>
        <w:tab/>
      </w:r>
      <w:r w:rsidR="006B285E">
        <w:t>As mentioned in previous studies by Gal Ribak, oversimplified mathematical models incorrectly assume that larger individuals of the same species have an isometric magnification of wings</w:t>
      </w:r>
      <w:r w:rsidR="006B1EF0">
        <w:fldChar w:fldCharType="begin"/>
      </w:r>
      <w:r w:rsidR="006B1EF0">
        <w:instrText xml:space="preserve"> ADDIN ZOTERO_ITEM CSL_CITATION {"citationID":"iEujNeqf","properties":{"formattedCitation":"\\super 3,5\\nosupersub{}","plainCitation":"3,5","noteIndex":0},"citationItems":[{"id":276,"uris":["http://zotero.org/users/9581438/items/EH78NG7J"],"itemData":{"id":276,"type":"article-journal","abstract":"Intraspecific variation in adult body mass can be particularly high in some insect species, mandating adjustment of the wing's structural properties to support the weight of the larger body mass in air. Insect wings elastically deform during flapping, dynamically changing the twist and camber of the relatively thin and flat aerofoil. We examined how wing deformations during free flight scale with body mass within a species of rose chafers (Coleoptera:\n              Protaetia cuprea\n              ) in which individuals varied more than threefold in body mass (0.38–1.29 g). Beetles taking off voluntarily were filmed using three high-speed cameras and the instantaneous deformation of their wings during the flapping cycle was analysed. Flapping frequency decreased in larger beetles but, otherwise, flapping kinematics remained similar in both small and large beetles. Deflection of the wing chord-wise varied along the span, with average deflections at the proximal trailing edge higher by 0.2 and 0.197 wing lengths compared to the distal trailing edge in the downstroke and the upstroke, respectively. These deflections scaled with wing chord to the power of 1.0, implying a constant twist and camber despite the variations in wing and body size. This suggests that the allometric growth in wing size includes adjustment of the flexural stiffness of the wing structure to preserve wing twist and camber during flapping.","container-title":"Royal Society Open Science","DOI":"10.1098/rsos.171152","ISSN":"2054-5703","issue":"10","journalAbbreviation":"R. Soc. open sci.","language":"en","page":"171152","source":"DOI.org (Crossref)","title":"Allometry of wing twist and camber in a flower chafer during free flight: How do wing deformations scale with body size?","title-short":"Allometry of wing twist and camber in a flower chafer during free flight","volume":"4","author":[{"family":"Meresman","given":"Yonatan"},{"family":"Ribak","given":"Gal"}],"issued":{"date-parts":[["2017",10]]}}},{"id":415,"uris":["http://zotero.org/users/9581438/items/DAPF8JA8"],"itemData":{"id":415,"type":"article-journal","abstract":"During ﬂight, many insect wings undergo dramatic whereas chordwise ﬂexural stiffness scales with the square deformations that are controlled largely by the of chord length. Wing size accounts for over 95% of the architecture of the wing. The pattern of supporting veins variability in measured ﬂexural stiffness; the residuals in wings varies widely among insect orders and families, of this relationship are small and uncorrelated with but the functional signiﬁcance of phylogenetic trends in standardized independent contrasts of wing venation wing venation remains unknown, and measurements of characters. In all species tested, spanwise ﬂexural stiffness the mechanical properties of wings are rare. In this study, is 1–2 orders of magnitude larger than chordwise ﬂexural we address the relationship between venation pattern and stiffness. A ﬁnite element model of an insect wing wing ﬂexibility by measuring the ﬂexural stiffness of wings demonstrates that leading edge veins are crucial in (in both the spanwise and chordwise directions) and generating this spanwise–chordwise anisotropy.","container-title":"Journal of Experimental Biology","DOI":"10.1242/jeb.00523","ISSN":"1477-9145, 0022-0949","issue":"17","language":"en","page":"2979-2987","source":"DOI.org (Crossref)","title":"Flexural stiffness in insect wings I. Scaling and the influence of wing venation","volume":"206","author":[{"family":"Combes","given":"S. A."},{"family":"Daniel","given":"T. L."}],"issued":{"date-parts":[["2003",9,1]]}}}],"schema":"https://github.com/citation-style-language/schema/raw/master/csl-citation.json"} </w:instrText>
      </w:r>
      <w:r w:rsidR="006B1EF0">
        <w:fldChar w:fldCharType="separate"/>
      </w:r>
      <w:r w:rsidR="006B1EF0" w:rsidRPr="006B1EF0">
        <w:rPr>
          <w:rFonts w:ascii="Calibri" w:cs="Calibri"/>
          <w:vertAlign w:val="superscript"/>
        </w:rPr>
        <w:t>3,5</w:t>
      </w:r>
      <w:r w:rsidR="006B1EF0">
        <w:fldChar w:fldCharType="end"/>
      </w:r>
      <w:r w:rsidR="006B285E">
        <w:t xml:space="preserve"> </w:t>
      </w:r>
      <w:r w:rsidR="006B1EF0">
        <w:t xml:space="preserve">. </w:t>
      </w:r>
      <w:r w:rsidR="006B285E">
        <w:t xml:space="preserve">This </w:t>
      </w:r>
      <w:r w:rsidR="005F4166">
        <w:t xml:space="preserve">inability to predict results by simple scaling of the model </w:t>
      </w:r>
      <w:r w:rsidR="006B285E">
        <w:t xml:space="preserve">makes it difficult to </w:t>
      </w:r>
      <w:r w:rsidR="00B93C27">
        <w:t xml:space="preserve">calculate </w:t>
      </w:r>
      <w:r w:rsidR="006B285E">
        <w:t>the</w:t>
      </w:r>
      <w:r w:rsidR="00B93C27">
        <w:t xml:space="preserve"> change in</w:t>
      </w:r>
      <w:r w:rsidR="006B285E">
        <w:t xml:space="preserve"> forces </w:t>
      </w:r>
      <w:r w:rsidR="00B93C27">
        <w:t xml:space="preserve">that </w:t>
      </w:r>
      <w:r w:rsidR="000225FB">
        <w:t>emerge from</w:t>
      </w:r>
      <w:r w:rsidR="00B93C27">
        <w:t xml:space="preserve"> </w:t>
      </w:r>
      <w:r w:rsidR="000225FB">
        <w:t>variations of</w:t>
      </w:r>
      <w:r w:rsidR="00B93C27">
        <w:t xml:space="preserve"> wing rigidity. I</w:t>
      </w:r>
      <w:r>
        <w:t xml:space="preserve">n an attempt to gain insight as to the benefits of wing </w:t>
      </w:r>
      <w:r w:rsidR="00CE3D06">
        <w:t>elasticity</w:t>
      </w:r>
      <w:r>
        <w:t xml:space="preserve"> versus </w:t>
      </w:r>
      <w:r w:rsidR="00926993">
        <w:t xml:space="preserve">wing </w:t>
      </w:r>
      <w:r w:rsidR="00CE3D06">
        <w:t>rigidity</w:t>
      </w:r>
      <w:r>
        <w:t xml:space="preserve">, we recreated </w:t>
      </w:r>
      <w:r w:rsidR="000225FB">
        <w:t xml:space="preserve">3 </w:t>
      </w:r>
      <w:r>
        <w:t xml:space="preserve">isometric models of P. </w:t>
      </w:r>
      <w:proofErr w:type="spellStart"/>
      <w:r>
        <w:t>cupreia</w:t>
      </w:r>
      <w:proofErr w:type="spellEnd"/>
      <w:r>
        <w:t xml:space="preserve"> wings</w:t>
      </w:r>
      <w:r w:rsidR="000225FB">
        <w:t xml:space="preserve">, </w:t>
      </w:r>
      <w:r w:rsidR="00080C24">
        <w:t>where</w:t>
      </w:r>
      <w:r w:rsidR="008D29A7">
        <w:t>,</w:t>
      </w:r>
      <w:r w:rsidR="00080C24">
        <w:t xml:space="preserve"> by</w:t>
      </w:r>
      <w:r w:rsidR="000225FB">
        <w:t xml:space="preserve"> </w:t>
      </w:r>
      <w:r w:rsidR="00505400">
        <w:t xml:space="preserve">solely </w:t>
      </w:r>
      <w:r w:rsidR="00BF26DD">
        <w:t>modifying</w:t>
      </w:r>
      <w:r>
        <w:t xml:space="preserve"> </w:t>
      </w:r>
      <w:r w:rsidR="006574DD">
        <w:t xml:space="preserve">the </w:t>
      </w:r>
      <w:proofErr w:type="spellStart"/>
      <w:r>
        <w:t>veinal</w:t>
      </w:r>
      <w:proofErr w:type="spellEnd"/>
      <w:r>
        <w:t xml:space="preserve"> cross-sectional area</w:t>
      </w:r>
      <w:r w:rsidR="008D29A7">
        <w:t>,</w:t>
      </w:r>
      <w:r w:rsidR="000225FB">
        <w:t xml:space="preserve"> </w:t>
      </w:r>
      <w:r w:rsidR="00505400">
        <w:t xml:space="preserve">we </w:t>
      </w:r>
      <w:r w:rsidR="000225FB">
        <w:t>provide</w:t>
      </w:r>
      <w:r w:rsidR="00505400">
        <w:t>d</w:t>
      </w:r>
      <w:r w:rsidR="000225FB">
        <w:t xml:space="preserve"> a</w:t>
      </w:r>
      <w:r w:rsidR="008D29A7">
        <w:t xml:space="preserve"> method for</w:t>
      </w:r>
      <w:r w:rsidR="000225FB">
        <w:t xml:space="preserve"> controlled manipulation to </w:t>
      </w:r>
      <w:r>
        <w:t xml:space="preserve">directly </w:t>
      </w:r>
      <w:r w:rsidR="00B93C27">
        <w:t>alter</w:t>
      </w:r>
      <w:r>
        <w:t xml:space="preserve"> wing compliance</w:t>
      </w:r>
      <w:r w:rsidR="000225FB">
        <w:t>.</w:t>
      </w:r>
      <w:r>
        <w:t xml:space="preserve"> </w:t>
      </w:r>
    </w:p>
    <w:p w14:paraId="1211B9ED" w14:textId="6B30CB7B" w:rsidR="008C068C" w:rsidRDefault="00B93C27" w:rsidP="0013161B">
      <w:pPr>
        <w:tabs>
          <w:tab w:val="left" w:pos="788"/>
        </w:tabs>
        <w:spacing w:line="360" w:lineRule="auto"/>
        <w:rPr>
          <w:rFonts w:eastAsiaTheme="minorEastAsia"/>
        </w:rPr>
      </w:pPr>
      <w:r>
        <w:tab/>
      </w:r>
      <w:r w:rsidR="006574DD">
        <w:t>In our study</w:t>
      </w:r>
      <w:r w:rsidR="00FF703B">
        <w:t xml:space="preserve">, our hypothesis held true </w:t>
      </w:r>
      <w:r w:rsidR="00BF26DD">
        <w:t>in that</w:t>
      </w:r>
      <w:r w:rsidR="00FF703B">
        <w:t xml:space="preserve"> we observed not</w:t>
      </w:r>
      <w:r w:rsidR="009965E8">
        <w:t>eworthy</w:t>
      </w:r>
      <w:r w:rsidR="00FF703B">
        <w:t xml:space="preserve"> difference</w:t>
      </w:r>
      <w:r w:rsidR="00E61226">
        <w:t>s</w:t>
      </w:r>
      <w:r w:rsidR="00FF703B">
        <w:t xml:space="preserve"> in rigidity</w:t>
      </w:r>
      <w:r w:rsidR="009965E8">
        <w:t xml:space="preserve"> when comparing </w:t>
      </w:r>
      <w:r w:rsidR="00BF26DD">
        <w:t xml:space="preserve">between </w:t>
      </w:r>
      <w:r w:rsidR="000225FB">
        <w:t xml:space="preserve">normalized </w:t>
      </w:r>
      <w:r w:rsidR="009965E8">
        <w:t xml:space="preserve">TE deviations </w:t>
      </w:r>
      <w:r w:rsidR="006E6875">
        <w:t>in relation to the</w:t>
      </w:r>
      <w:r w:rsidR="009965E8">
        <w:t xml:space="preserve"> LE</w:t>
      </w:r>
      <w:r w:rsidR="00E61226">
        <w:t xml:space="preserve"> of each wing set</w:t>
      </w:r>
      <w:r w:rsidR="009965E8">
        <w:t>.</w:t>
      </w:r>
      <w:r w:rsidR="006C3FE9">
        <w:t xml:space="preserve"> </w:t>
      </w:r>
      <w:r w:rsidR="000225FB">
        <w:t xml:space="preserve">Nevertheless, </w:t>
      </w:r>
      <w:r w:rsidR="006574DD">
        <w:t>we found no sufficient evidence to i</w:t>
      </w:r>
      <w:r w:rsidR="00926993">
        <w:t>nfer</w:t>
      </w:r>
      <w:r w:rsidR="006574DD">
        <w:t xml:space="preserve"> a positive correlation between wingbeat kinematics coupled with </w:t>
      </w:r>
      <w:r w:rsidR="00926993">
        <w:t>varying degrees of</w:t>
      </w:r>
      <w:r w:rsidR="006574DD">
        <w:t xml:space="preserve"> rigidity, on lift-force generation.</w:t>
      </w:r>
      <w:r w:rsidR="00926993">
        <w:t xml:space="preserve"> When raising the wingbeat frequency</w:t>
      </w:r>
      <w:r w:rsidR="00486214">
        <w:t xml:space="preserve"> within the same set of wings</w:t>
      </w:r>
      <w:r w:rsidR="00926993">
        <w:t xml:space="preserve">, we would expect a </w:t>
      </w:r>
      <w:r w:rsidR="006E6875">
        <w:t xml:space="preserve">steady </w:t>
      </w:r>
      <w:r w:rsidR="00926993">
        <w:t xml:space="preserve">squared proportionate increase in </w:t>
      </w:r>
      <w:r w:rsidR="00D71D09">
        <w:t>l</w:t>
      </w:r>
      <w:r w:rsidR="0048009A">
        <w:t xml:space="preserve">ift force generated, </w:t>
      </w:r>
      <w:r w:rsidR="00926993">
        <w:t>granted all other variable</w:t>
      </w:r>
      <w:r w:rsidR="00486214">
        <w:t>s</w:t>
      </w:r>
      <w:r w:rsidR="00926993">
        <w:t xml:space="preserve"> remain constant</w:t>
      </w:r>
      <w:r w:rsidR="00E61226">
        <w:t>,</w:t>
      </w:r>
      <w:r w:rsidR="00926993">
        <w:t xml:space="preserve"> seen by the lift force equation: </w:t>
      </w:r>
      <m:oMath>
        <m: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 xml:space="preserve">L </m:t>
            </m:r>
          </m:sub>
        </m:sSub>
        <m:r>
          <w:rPr>
            <w:rFonts w:ascii="Cambria Math" w:hAnsi="Cambria Math"/>
          </w:rPr>
          <m:t xml:space="preserve">× </m:t>
        </m:r>
        <m:f>
          <m:fPr>
            <m:ctrlPr>
              <w:rPr>
                <w:rFonts w:ascii="Cambria Math" w:hAnsi="Cambria Math"/>
                <w:i/>
              </w:rPr>
            </m:ctrlPr>
          </m:fPr>
          <m:num>
            <m:r>
              <w:rPr>
                <w:rFonts w:ascii="Cambria Math" w:hAnsi="Cambria Math"/>
              </w:rPr>
              <m:t xml:space="preserve">ρ × </m:t>
            </m:r>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m:t>
            </m:r>
          </m:den>
        </m:f>
        <m:r>
          <w:rPr>
            <w:rFonts w:ascii="Cambria Math" w:hAnsi="Cambria Math"/>
          </w:rPr>
          <m:t xml:space="preserve"> × A</m:t>
        </m:r>
      </m:oMath>
      <w:r w:rsidR="0048009A">
        <w:rPr>
          <w:rFonts w:eastAsiaTheme="minorEastAsia"/>
        </w:rPr>
        <w:t xml:space="preserve"> (where L = lift force, </w:t>
      </w:r>
      <m:oMath>
        <m:sSub>
          <m:sSubPr>
            <m:ctrlPr>
              <w:rPr>
                <w:rFonts w:ascii="Cambria Math" w:hAnsi="Cambria Math"/>
                <w:i/>
              </w:rPr>
            </m:ctrlPr>
          </m:sSubPr>
          <m:e>
            <m:r>
              <w:rPr>
                <w:rFonts w:ascii="Cambria Math" w:hAnsi="Cambria Math"/>
              </w:rPr>
              <m:t>C</m:t>
            </m:r>
          </m:e>
          <m:sub>
            <m:r>
              <w:rPr>
                <w:rFonts w:ascii="Cambria Math" w:hAnsi="Cambria Math"/>
              </w:rPr>
              <m:t xml:space="preserve">L </m:t>
            </m:r>
          </m:sub>
        </m:sSub>
      </m:oMath>
      <w:r w:rsidR="0048009A">
        <w:rPr>
          <w:rFonts w:eastAsiaTheme="minorEastAsia"/>
        </w:rPr>
        <w:t xml:space="preserve">= lift coefficient, </w:t>
      </w:r>
      <m:oMath>
        <m:r>
          <w:rPr>
            <w:rFonts w:ascii="Cambria Math" w:hAnsi="Cambria Math"/>
          </w:rPr>
          <m:t>ρ</m:t>
        </m:r>
      </m:oMath>
      <w:r w:rsidR="0048009A">
        <w:rPr>
          <w:rFonts w:eastAsiaTheme="minorEastAsia"/>
        </w:rPr>
        <w:t xml:space="preserve"> = air density,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rsidR="0048009A">
        <w:rPr>
          <w:rFonts w:eastAsiaTheme="minorEastAsia"/>
        </w:rPr>
        <w:t xml:space="preserve"> = velocity, and A = area of the wing). This was not observed however</w:t>
      </w:r>
      <w:r w:rsidR="00486214">
        <w:rPr>
          <w:rFonts w:eastAsiaTheme="minorEastAsia"/>
        </w:rPr>
        <w:t>, when comparing the frequency differences within a set</w:t>
      </w:r>
      <w:r w:rsidR="0048009A">
        <w:rPr>
          <w:rFonts w:eastAsiaTheme="minorEastAsia"/>
        </w:rPr>
        <w:t xml:space="preserve">, most likely due to the loss of </w:t>
      </w:r>
      <w:r w:rsidR="00B4756F">
        <w:rPr>
          <w:rFonts w:eastAsiaTheme="minorEastAsia"/>
        </w:rPr>
        <w:t>aerofoil</w:t>
      </w:r>
      <w:r w:rsidR="0048009A">
        <w:rPr>
          <w:rFonts w:eastAsiaTheme="minorEastAsia"/>
        </w:rPr>
        <w:t xml:space="preserve"> shape as the TE buckled under the air’s force</w:t>
      </w:r>
      <w:r w:rsidR="008D29A7">
        <w:rPr>
          <w:rFonts w:eastAsiaTheme="minorEastAsia"/>
        </w:rPr>
        <w:t xml:space="preserve"> translating to a negative camber</w:t>
      </w:r>
      <w:r w:rsidR="0048009A">
        <w:rPr>
          <w:rFonts w:eastAsiaTheme="minorEastAsia"/>
        </w:rPr>
        <w:t xml:space="preserve">. Unlike the documented </w:t>
      </w:r>
      <w:r w:rsidR="00D71D09">
        <w:rPr>
          <w:rFonts w:eastAsiaTheme="minorEastAsia"/>
        </w:rPr>
        <w:t xml:space="preserve">positive </w:t>
      </w:r>
      <w:r w:rsidR="00FF703B">
        <w:rPr>
          <w:rFonts w:eastAsiaTheme="minorEastAsia"/>
        </w:rPr>
        <w:t xml:space="preserve">wing camber </w:t>
      </w:r>
      <w:r w:rsidR="0048009A">
        <w:rPr>
          <w:rFonts w:eastAsiaTheme="minorEastAsia"/>
        </w:rPr>
        <w:t xml:space="preserve">in free-flying beetles which </w:t>
      </w:r>
      <w:r w:rsidR="00FF703B">
        <w:rPr>
          <w:rFonts w:eastAsiaTheme="minorEastAsia"/>
        </w:rPr>
        <w:t xml:space="preserve">was achieved via TE </w:t>
      </w:r>
      <w:r w:rsidR="0048009A">
        <w:rPr>
          <w:rFonts w:eastAsiaTheme="minorEastAsia"/>
        </w:rPr>
        <w:t>deflect</w:t>
      </w:r>
      <w:r w:rsidR="00FF703B">
        <w:rPr>
          <w:rFonts w:eastAsiaTheme="minorEastAsia"/>
        </w:rPr>
        <w:t>ion</w:t>
      </w:r>
      <w:r w:rsidR="0048009A">
        <w:rPr>
          <w:rFonts w:eastAsiaTheme="minorEastAsia"/>
        </w:rPr>
        <w:t xml:space="preserve"> in the direction of the flapping</w:t>
      </w:r>
      <w:r w:rsidR="00D71D09">
        <w:rPr>
          <w:rFonts w:eastAsiaTheme="minorEastAsia"/>
        </w:rPr>
        <w:t xml:space="preserve"> to promote lift</w:t>
      </w:r>
      <w:r w:rsidR="0048009A">
        <w:rPr>
          <w:rFonts w:eastAsiaTheme="minorEastAsia"/>
        </w:rPr>
        <w:t xml:space="preserve">, our graphs depict </w:t>
      </w:r>
      <w:r w:rsidR="00E61226">
        <w:rPr>
          <w:rFonts w:eastAsiaTheme="minorEastAsia"/>
        </w:rPr>
        <w:t>an</w:t>
      </w:r>
      <w:r w:rsidR="0048009A">
        <w:rPr>
          <w:rFonts w:eastAsiaTheme="minorEastAsia"/>
        </w:rPr>
        <w:t xml:space="preserve"> opposite trend in the synthetic wings</w:t>
      </w:r>
      <w:r w:rsidR="006B1EF0">
        <w:rPr>
          <w:rFonts w:eastAsiaTheme="minorEastAsia"/>
        </w:rPr>
        <w:fldChar w:fldCharType="begin"/>
      </w:r>
      <w:r w:rsidR="006B1EF0">
        <w:rPr>
          <w:rFonts w:eastAsiaTheme="minorEastAsia"/>
        </w:rPr>
        <w:instrText xml:space="preserve"> ADDIN ZOTERO_ITEM CSL_CITATION {"citationID":"R4poeYxK","properties":{"formattedCitation":"\\super 3,4\\nosupersub{}","plainCitation":"3,4","noteIndex":0},"citationItems":[{"id":276,"uris":["http://zotero.org/users/9581438/items/EH78NG7J"],"itemData":{"id":276,"type":"article-journal","abstract":"Intraspecific variation in adult body mass can be particularly high in some insect species, mandating adjustment of the wing's structural properties to support the weight of the larger body mass in air. Insect wings elastically deform during flapping, dynamically changing the twist and camber of the relatively thin and flat aerofoil. We examined how wing deformations during free flight scale with body mass within a species of rose chafers (Coleoptera:\n              Protaetia cuprea\n              ) in which individuals varied more than threefold in body mass (0.38–1.29 g). Beetles taking off voluntarily were filmed using three high-speed cameras and the instantaneous deformation of their wings during the flapping cycle was analysed. Flapping frequency decreased in larger beetles but, otherwise, flapping kinematics remained similar in both small and large beetles. Deflection of the wing chord-wise varied along the span, with average deflections at the proximal trailing edge higher by 0.2 and 0.197 wing lengths compared to the distal trailing edge in the downstroke and the upstroke, respectively. These deflections scaled with wing chord to the power of 1.0, implying a constant twist and camber despite the variations in wing and body size. This suggests that the allometric growth in wing size includes adjustment of the flexural stiffness of the wing structure to preserve wing twist and camber during flapping.","container-title":"Royal Society Open Science","DOI":"10.1098/rsos.171152","ISSN":"2054-5703","issue":"10","journalAbbreviation":"R. Soc. open sci.","language":"en","page":"171152","source":"DOI.org (Crossref)","title":"Allometry of wing twist and camber in a flower chafer during free flight: How do wing deformations scale with body size?","title-short":"Allometry of wing twist and camber in a flower chafer during free flight","volume":"4","author":[{"family":"Meresman","given":"Yonatan"},{"family":"Ribak","given":"Gal"}],"issued":{"date-parts":[["2017",10]]}}},{"id":278,"uris":["http://zotero.org/users/9581438/items/3ZPXYQNY"],"itemData":{"id":278,"type":"article-journal","abstract":"Insect wing shapes and the internal wing-vein arrangement are remarkably diverse. Although the wings lack intrinsic musculature to adjust shape actively, they elastically deform due to aerodynamic and inertial loads during flapping. In turn, the deformations alter the shape of the wing profile affecting the aerodynamic force. To determine how changes in wing-vein arrangement affect elastic wing deformation during free flight, we compared elastic wing deformations between free-flying rose chafers (\n              Protaetia cuprea\n              ) and dung beetles (\n              Scarabaeus puncticollis\n              ), complementing the comparison with wing static bending measurements. The broader relevance of the results to scarab beetle divergence was examined in a geometric morphometric (GM) analysis of wing-vein arrangement in 20 species differing in phylogeny and ecology. Despite rose chafers and dung beetles demonstrating similar flapping kinematics and wing size, the rose chafer wings undergo greater elastic deformation during flapping. GM analyses corrected for phylogenetic relatedness revealed that the two beetles represent extremes in wing morphology among the scarab subfamilies. Most of the differences occur at the distal leading edge and the proximal trailing edge of the wing, diversifying the flexibility of these regions, thereby changing the pattern of elastic wing deformation during flapping. Changes to local wing compliance seem to be associated with the diversification of scarab beetles to different food sources, perhaps as an adaptation to meet the demands of diverse flight styles.","container-title":"Royal Society Open Science","DOI":"10.1098/rsos.200277","ISSN":"2054-5703","issue":"4","journalAbbreviation":"R. Soc. open sci.","language":"en","page":"200277","source":"DOI.org (Crossref)","title":"Morphological diversification has led to inter-specific variation in elastic wing deformation during flight in scarab beetles","volume":"7","author":[{"family":"Meresman","given":"Y."},{"family":"Husak","given":"J. F."},{"family":"Ben-Shlomo","given":"R."},{"family":"Ribak","given":"G."}],"issued":{"date-parts":[["2020",4]]}}}],"schema":"https://github.com/citation-style-language/schema/raw/master/csl-citation.json"} </w:instrText>
      </w:r>
      <w:r w:rsidR="006B1EF0">
        <w:rPr>
          <w:rFonts w:eastAsiaTheme="minorEastAsia"/>
        </w:rPr>
        <w:fldChar w:fldCharType="separate"/>
      </w:r>
      <w:r w:rsidR="006B1EF0" w:rsidRPr="006B1EF0">
        <w:rPr>
          <w:rFonts w:ascii="Calibri" w:cs="Calibri"/>
          <w:vertAlign w:val="superscript"/>
        </w:rPr>
        <w:t>3,4</w:t>
      </w:r>
      <w:r w:rsidR="006B1EF0">
        <w:rPr>
          <w:rFonts w:eastAsiaTheme="minorEastAsia"/>
        </w:rPr>
        <w:fldChar w:fldCharType="end"/>
      </w:r>
      <w:r w:rsidR="00E61226">
        <w:rPr>
          <w:rFonts w:eastAsiaTheme="minorEastAsia"/>
        </w:rPr>
        <w:t xml:space="preserve">. </w:t>
      </w:r>
      <w:r w:rsidR="00D71D09">
        <w:rPr>
          <w:rFonts w:eastAsiaTheme="minorEastAsia"/>
        </w:rPr>
        <w:t>W</w:t>
      </w:r>
      <w:r w:rsidR="00E61226">
        <w:rPr>
          <w:rFonts w:eastAsiaTheme="minorEastAsia"/>
        </w:rPr>
        <w:t>ing buckling</w:t>
      </w:r>
      <w:r w:rsidR="0048009A">
        <w:rPr>
          <w:rFonts w:eastAsiaTheme="minorEastAsia"/>
        </w:rPr>
        <w:t xml:space="preserve"> </w:t>
      </w:r>
      <w:r w:rsidR="00D71D09">
        <w:rPr>
          <w:rFonts w:eastAsiaTheme="minorEastAsia"/>
        </w:rPr>
        <w:t xml:space="preserve">thus </w:t>
      </w:r>
      <w:r w:rsidR="0048009A">
        <w:rPr>
          <w:rFonts w:eastAsiaTheme="minorEastAsia"/>
        </w:rPr>
        <w:t>significantly reduce</w:t>
      </w:r>
      <w:r w:rsidR="00D71D09">
        <w:rPr>
          <w:rFonts w:eastAsiaTheme="minorEastAsia"/>
        </w:rPr>
        <w:t>d</w:t>
      </w:r>
      <w:r w:rsidR="0048009A">
        <w:rPr>
          <w:rFonts w:eastAsiaTheme="minorEastAsia"/>
        </w:rPr>
        <w:t xml:space="preserve"> the </w:t>
      </w:r>
      <w:r w:rsidR="006E6875">
        <w:rPr>
          <w:rFonts w:eastAsiaTheme="minorEastAsia"/>
        </w:rPr>
        <w:t xml:space="preserve">overall </w:t>
      </w:r>
      <w:r w:rsidR="0048009A">
        <w:rPr>
          <w:rFonts w:eastAsiaTheme="minorEastAsia"/>
        </w:rPr>
        <w:t>wing area exposed to the air</w:t>
      </w:r>
      <w:r w:rsidR="00D71D09">
        <w:rPr>
          <w:rFonts w:eastAsiaTheme="minorEastAsia"/>
        </w:rPr>
        <w:t xml:space="preserve">, </w:t>
      </w:r>
      <w:r w:rsidR="00FF703B">
        <w:rPr>
          <w:rFonts w:eastAsiaTheme="minorEastAsia"/>
        </w:rPr>
        <w:t>greatly impact</w:t>
      </w:r>
      <w:r w:rsidR="00D71D09">
        <w:rPr>
          <w:rFonts w:eastAsiaTheme="minorEastAsia"/>
        </w:rPr>
        <w:t>ing</w:t>
      </w:r>
      <w:r w:rsidR="0048009A">
        <w:rPr>
          <w:rFonts w:eastAsiaTheme="minorEastAsia"/>
        </w:rPr>
        <w:t xml:space="preserve"> aerodynamic qualities</w:t>
      </w:r>
      <w:r w:rsidR="00D71D09">
        <w:rPr>
          <w:rFonts w:eastAsiaTheme="minorEastAsia"/>
        </w:rPr>
        <w:t xml:space="preserve"> and </w:t>
      </w:r>
      <w:r w:rsidR="00E61226">
        <w:rPr>
          <w:rFonts w:eastAsiaTheme="minorEastAsia"/>
        </w:rPr>
        <w:t>also render</w:t>
      </w:r>
      <w:r w:rsidR="00D71D09">
        <w:rPr>
          <w:rFonts w:eastAsiaTheme="minorEastAsia"/>
        </w:rPr>
        <w:t>ed</w:t>
      </w:r>
      <w:r w:rsidR="00E61226">
        <w:rPr>
          <w:rFonts w:eastAsiaTheme="minorEastAsia"/>
        </w:rPr>
        <w:t xml:space="preserve"> our lift force measurements inconclusive</w:t>
      </w:r>
      <w:r w:rsidR="00D71D09">
        <w:rPr>
          <w:rFonts w:eastAsiaTheme="minorEastAsia"/>
        </w:rPr>
        <w:t xml:space="preserve"> and inaccurate</w:t>
      </w:r>
      <w:r w:rsidR="0048009A">
        <w:rPr>
          <w:rFonts w:eastAsiaTheme="minorEastAsia"/>
        </w:rPr>
        <w:t>.</w:t>
      </w:r>
      <w:r w:rsidR="008D29A7">
        <w:rPr>
          <w:rFonts w:eastAsiaTheme="minorEastAsia"/>
        </w:rPr>
        <w:t xml:space="preserve"> </w:t>
      </w:r>
      <w:r w:rsidR="00CE3D06">
        <w:rPr>
          <w:rFonts w:eastAsiaTheme="minorEastAsia"/>
        </w:rPr>
        <w:t>On the other hand</w:t>
      </w:r>
      <w:r w:rsidR="00EE1022">
        <w:rPr>
          <w:rFonts w:eastAsiaTheme="minorEastAsia"/>
        </w:rPr>
        <w:t>, however</w:t>
      </w:r>
      <w:r w:rsidR="00CE3D06">
        <w:rPr>
          <w:rFonts w:eastAsiaTheme="minorEastAsia"/>
        </w:rPr>
        <w:t xml:space="preserve">, the H1 wing flapping at 8Hz was an outlier suggesting that negative camber may not be the culprit for the lack of lift-generation. Even though it showed positive camber, the lift-force measured did not </w:t>
      </w:r>
      <w:r w:rsidR="00EE1022">
        <w:rPr>
          <w:rFonts w:eastAsiaTheme="minorEastAsia"/>
        </w:rPr>
        <w:t>show</w:t>
      </w:r>
      <w:r w:rsidR="00CE3D06">
        <w:rPr>
          <w:rFonts w:eastAsiaTheme="minorEastAsia"/>
        </w:rPr>
        <w:t xml:space="preserve"> a</w:t>
      </w:r>
      <w:r w:rsidR="00911CE7">
        <w:rPr>
          <w:rFonts w:eastAsiaTheme="minorEastAsia"/>
        </w:rPr>
        <w:t>ny particular</w:t>
      </w:r>
      <w:r w:rsidR="00CE3D06">
        <w:rPr>
          <w:rFonts w:eastAsiaTheme="minorEastAsia"/>
        </w:rPr>
        <w:t xml:space="preserve"> improvement.</w:t>
      </w:r>
    </w:p>
    <w:p w14:paraId="070B5C2C" w14:textId="56552667" w:rsidR="00E61226" w:rsidRDefault="00D71D09" w:rsidP="0013161B">
      <w:pPr>
        <w:tabs>
          <w:tab w:val="left" w:pos="788"/>
        </w:tabs>
        <w:spacing w:line="360" w:lineRule="auto"/>
      </w:pPr>
      <w:r>
        <w:rPr>
          <w:rFonts w:eastAsiaTheme="minorEastAsia"/>
        </w:rPr>
        <w:tab/>
        <w:t xml:space="preserve">Furthermore, </w:t>
      </w:r>
      <w:r>
        <w:t>a</w:t>
      </w:r>
      <w:r w:rsidR="00E61226">
        <w:t xml:space="preserve">side from H1 wings at 9Hz and 11Hz, </w:t>
      </w:r>
      <w:r>
        <w:t>uniform r</w:t>
      </w:r>
      <w:r w:rsidR="00E61226">
        <w:t>eflection of the deformation coefficients about the y-axis was not observed</w:t>
      </w:r>
      <w:r w:rsidR="00616A1D">
        <w:t xml:space="preserve">. This </w:t>
      </w:r>
      <w:r w:rsidR="00E61226">
        <w:t>entail</w:t>
      </w:r>
      <w:r w:rsidR="00616A1D">
        <w:t>s</w:t>
      </w:r>
      <w:r w:rsidR="00E61226">
        <w:t xml:space="preserve"> </w:t>
      </w:r>
      <w:proofErr w:type="spellStart"/>
      <w:r w:rsidR="00E61226">
        <w:t>dorso</w:t>
      </w:r>
      <w:proofErr w:type="spellEnd"/>
      <w:r w:rsidR="00E61226">
        <w:t xml:space="preserve">-ventral </w:t>
      </w:r>
      <w:r w:rsidR="00E61226">
        <w:lastRenderedPageBreak/>
        <w:t>asymmetry</w:t>
      </w:r>
      <w:r w:rsidR="00D13325">
        <w:t xml:space="preserve"> </w:t>
      </w:r>
      <w:r w:rsidR="006E6875">
        <w:t>potentially preventing the</w:t>
      </w:r>
      <w:r w:rsidR="00D13325">
        <w:t xml:space="preserve"> form</w:t>
      </w:r>
      <w:r w:rsidR="006E6875">
        <w:t>ation of</w:t>
      </w:r>
      <w:r w:rsidR="00D13325">
        <w:t xml:space="preserve"> functional aerofoil structures to promote lift both during upstroke and downstroke</w:t>
      </w:r>
      <w:r w:rsidR="00E61226">
        <w:t xml:space="preserve"> </w:t>
      </w:r>
      <w:r w:rsidR="00D13325">
        <w:t xml:space="preserve">which is </w:t>
      </w:r>
      <w:r w:rsidR="00E61226">
        <w:t xml:space="preserve">not </w:t>
      </w:r>
      <w:r w:rsidR="00616A1D">
        <w:t xml:space="preserve">entirely </w:t>
      </w:r>
      <w:r w:rsidR="00E61226">
        <w:t xml:space="preserve">compliant with data </w:t>
      </w:r>
      <w:r w:rsidR="005E2ADA">
        <w:t>depicting flexural stiffness of</w:t>
      </w:r>
      <w:r w:rsidR="00E61226">
        <w:t xml:space="preserve"> free-flying </w:t>
      </w:r>
      <w:r w:rsidR="00EE1022">
        <w:t>r</w:t>
      </w:r>
      <w:r w:rsidR="00E61226">
        <w:t xml:space="preserve">ose </w:t>
      </w:r>
      <w:r w:rsidR="00EE1022">
        <w:t>c</w:t>
      </w:r>
      <w:r w:rsidR="005E2ADA">
        <w:t>hafer wings</w:t>
      </w:r>
      <w:r w:rsidR="006B1EF0">
        <w:fldChar w:fldCharType="begin"/>
      </w:r>
      <w:r w:rsidR="006B1EF0">
        <w:instrText xml:space="preserve"> ADDIN ZOTERO_ITEM CSL_CITATION {"citationID":"rmZMdojF","properties":{"formattedCitation":"\\super 1,4\\nosupersub{}","plainCitation":"1,4","noteIndex":0},"citationItems":[{"id":267,"uris":["http://zotero.org/users/9581438/items/VQL2B7J2"],"itemData":{"id":267,"type":"article-journal","abstract":"To manoeuvre in air flying animals produce asymmetric flapping between contralateral wings. Unlike the adjustable vertebrate wings, insect wings lack intrinsic musculature, preventing active control over wing shape during flight. However, the wings elastically deform as a result of aerodynamic and inertial forces generated by the flapping motions. How these elastic deformations vary with flapping kinematics and flight performance in free-flying insects is poorly understood. Using high-speed videography, we measured how contralateral wings elastically deform during free-flight manoeuvring in rose chafer beetles (Protaetia cuprea). We found that asymmetric flapping during aerial turns was associated with contralateral differences in chord-wise wing deformations. The highest instantaneous difference in deformation occurred during stroke reversals, resulting from differences in wing rotation timing. Elastic deformation asymmetry was also evident during mid-strokes, where wing compliance increased the angle-of-attack of both wings, but reduced the asymmetry in the angle-of-attack between contralateral wings. A biomechanical model revealed that wing compliance can increase the torques generated by each wing, providing higher potential for manoeuvrability, while concomitantly contributing to flight stability by attenuating steering asymmetry. Such stability may be adaptive for insects such as flower chafers that need to perform delicate low-speed landing manoeuvres among vegetation.","container-title":"Journal of Experimental Biology","DOI":"10.1242/jeb.225599","ISSN":"1477-9145, 0022-0949","language":"en","page":"jeb.225599","source":"DOI.org (Crossref)","title":"Elastic wing deformations mitigate flapping asymmetry during manoeuvres in rose chafers ( &lt;i&gt;Protaetia cuprea&lt;/i&gt; )","author":[{"family":"Meresman","given":"Y."},{"family":"Ribak","given":"G."}],"issued":{"date-parts":[["2020",1,1]]}}},{"id":278,"uris":["http://zotero.org/users/9581438/items/3ZPXYQNY"],"itemData":{"id":278,"type":"article-journal","abstract":"Insect wing shapes and the internal wing-vein arrangement are remarkably diverse. Although the wings lack intrinsic musculature to adjust shape actively, they elastically deform due to aerodynamic and inertial loads during flapping. In turn, the deformations alter the shape of the wing profile affecting the aerodynamic force. To determine how changes in wing-vein arrangement affect elastic wing deformation during free flight, we compared elastic wing deformations between free-flying rose chafers (\n              Protaetia cuprea\n              ) and dung beetles (\n              Scarabaeus puncticollis\n              ), complementing the comparison with wing static bending measurements. The broader relevance of the results to scarab beetle divergence was examined in a geometric morphometric (GM) analysis of wing-vein arrangement in 20 species differing in phylogeny and ecology. Despite rose chafers and dung beetles demonstrating similar flapping kinematics and wing size, the rose chafer wings undergo greater elastic deformation during flapping. GM analyses corrected for phylogenetic relatedness revealed that the two beetles represent extremes in wing morphology among the scarab subfamilies. Most of the differences occur at the distal leading edge and the proximal trailing edge of the wing, diversifying the flexibility of these regions, thereby changing the pattern of elastic wing deformation during flapping. Changes to local wing compliance seem to be associated with the diversification of scarab beetles to different food sources, perhaps as an adaptation to meet the demands of diverse flight styles.","container-title":"Royal Society Open Science","DOI":"10.1098/rsos.200277","ISSN":"2054-5703","issue":"4","journalAbbreviation":"R. Soc. open sci.","language":"en","page":"200277","source":"DOI.org (Crossref)","title":"Morphological diversification has led to inter-specific variation in elastic wing deformation during flight in scarab beetles","volume":"7","author":[{"family":"Meresman","given":"Y."},{"family":"Husak","given":"J. F."},{"family":"Ben-Shlomo","given":"R."},{"family":"Ribak","given":"G."}],"issued":{"date-parts":[["2020",4]]}}}],"schema":"https://github.com/citation-style-language/schema/raw/master/csl-citation.json"} </w:instrText>
      </w:r>
      <w:r w:rsidR="006B1EF0">
        <w:fldChar w:fldCharType="separate"/>
      </w:r>
      <w:r w:rsidR="006B1EF0" w:rsidRPr="006B1EF0">
        <w:rPr>
          <w:rFonts w:ascii="Calibri" w:cs="Calibri"/>
          <w:vertAlign w:val="superscript"/>
        </w:rPr>
        <w:t>1,4</w:t>
      </w:r>
      <w:r w:rsidR="006B1EF0">
        <w:fldChar w:fldCharType="end"/>
      </w:r>
      <w:r w:rsidR="00E61226">
        <w:t>.</w:t>
      </w:r>
      <w:r w:rsidR="00616A1D">
        <w:t xml:space="preserve"> </w:t>
      </w:r>
      <w:r w:rsidR="00D13325">
        <w:t>It is important to note that specifically for the H-wing sets, two different batches, one of which was older, were used. This possibly caused degradation of the synthetic material</w:t>
      </w:r>
      <w:r w:rsidR="00EE1022">
        <w:t xml:space="preserve"> in the older batch</w:t>
      </w:r>
      <w:r w:rsidR="00D13325">
        <w:t>, effecting its resilience and thus also tampered with the frequency, lift and deformation we recorded</w:t>
      </w:r>
      <w:r w:rsidR="0050106E">
        <w:t xml:space="preserve"> </w:t>
      </w:r>
      <w:r w:rsidR="005E2ADA">
        <w:t>between</w:t>
      </w:r>
      <w:r w:rsidR="0050106E">
        <w:t xml:space="preserve"> the H-wing set</w:t>
      </w:r>
      <w:r w:rsidR="005E2ADA">
        <w:t>s</w:t>
      </w:r>
      <w:r w:rsidR="00D13325">
        <w:t>.</w:t>
      </w:r>
    </w:p>
    <w:p w14:paraId="7EA6BF1F" w14:textId="1D255576" w:rsidR="00D13325" w:rsidRDefault="00D13325" w:rsidP="0013161B">
      <w:pPr>
        <w:tabs>
          <w:tab w:val="left" w:pos="788"/>
        </w:tabs>
        <w:spacing w:line="360" w:lineRule="auto"/>
      </w:pPr>
      <w:r>
        <w:tab/>
        <w:t xml:space="preserve">Overall, our findings did show that veins </w:t>
      </w:r>
      <w:r w:rsidR="00BF26DD">
        <w:t xml:space="preserve">and flexural rigidity </w:t>
      </w:r>
      <w:r>
        <w:t>play a significant role in wing deformation</w:t>
      </w:r>
      <w:r w:rsidR="00BF26DD">
        <w:t xml:space="preserve">. </w:t>
      </w:r>
      <w:r w:rsidR="00497B68">
        <w:t>Moreover</w:t>
      </w:r>
      <w:r>
        <w:t xml:space="preserve">, in order to </w:t>
      </w:r>
      <w:r w:rsidR="00BF26DD">
        <w:t xml:space="preserve">better </w:t>
      </w:r>
      <w:r>
        <w:t>mimic t</w:t>
      </w:r>
      <w:r w:rsidR="00A964AF">
        <w:t>he kinematics</w:t>
      </w:r>
      <w:r>
        <w:t xml:space="preserve"> of </w:t>
      </w:r>
      <w:proofErr w:type="gramStart"/>
      <w:r>
        <w:t>free-flying</w:t>
      </w:r>
      <w:proofErr w:type="gramEnd"/>
      <w:r>
        <w:t xml:space="preserve"> </w:t>
      </w:r>
      <w:r w:rsidR="00EE1022">
        <w:t>r</w:t>
      </w:r>
      <w:r w:rsidR="005E2ADA">
        <w:t xml:space="preserve">ose </w:t>
      </w:r>
      <w:r w:rsidR="00EE1022">
        <w:t>c</w:t>
      </w:r>
      <w:r w:rsidR="005E2ADA">
        <w:t>hafer</w:t>
      </w:r>
      <w:r>
        <w:t xml:space="preserve"> wings we see that solely manipulating the rigidity </w:t>
      </w:r>
      <w:r w:rsidR="00F51633">
        <w:t>through</w:t>
      </w:r>
      <w:r>
        <w:t xml:space="preserve"> vein</w:t>
      </w:r>
      <w:r w:rsidR="0039524B">
        <w:t xml:space="preserve"> geometry</w:t>
      </w:r>
      <w:r>
        <w:t xml:space="preserve"> is </w:t>
      </w:r>
      <w:r w:rsidR="00A964AF">
        <w:t>in</w:t>
      </w:r>
      <w:r>
        <w:t xml:space="preserve">sufficient. </w:t>
      </w:r>
      <w:r w:rsidR="00212FF2">
        <w:t xml:space="preserve">Wootton mentions the accountability </w:t>
      </w:r>
      <w:r w:rsidR="00212FF2">
        <w:t xml:space="preserve">that </w:t>
      </w:r>
      <w:r w:rsidR="00212FF2">
        <w:t>the wing cuticle as well as vein corrugation</w:t>
      </w:r>
      <w:r w:rsidR="00212FF2">
        <w:t xml:space="preserve"> holds on </w:t>
      </w:r>
      <w:r w:rsidR="00F51633">
        <w:t xml:space="preserve">wing twist and </w:t>
      </w:r>
      <w:r w:rsidR="00212FF2">
        <w:t>wing camber.</w:t>
      </w:r>
      <w:r w:rsidR="00212FF2">
        <w:t xml:space="preserve"> He also stresses the </w:t>
      </w:r>
      <w:r w:rsidR="0013161B">
        <w:t xml:space="preserve">necessity </w:t>
      </w:r>
      <w:r w:rsidR="00212FF2">
        <w:t>of experimentation using physical replicas and refining them to better re</w:t>
      </w:r>
      <w:r w:rsidR="006B1EF0">
        <w:t>semble</w:t>
      </w:r>
      <w:r w:rsidR="00212FF2">
        <w:t xml:space="preserve"> results recorded in free-flight experiments</w:t>
      </w:r>
      <w:r w:rsidR="0013161B">
        <w:t xml:space="preserve"> </w:t>
      </w:r>
      <w:r w:rsidR="006B1EF0">
        <w:t>to overcome</w:t>
      </w:r>
      <w:r w:rsidR="0013161B">
        <w:t xml:space="preserve"> the limitations mathematical predictions have</w:t>
      </w:r>
      <w:r w:rsidR="006B1EF0">
        <w:fldChar w:fldCharType="begin"/>
      </w:r>
      <w:r w:rsidR="006B1EF0">
        <w:instrText xml:space="preserve"> ADDIN ZOTERO_ITEM CSL_CITATION {"citationID":"sUpGdbAz","properties":{"formattedCitation":"\\super 2,6\\nosupersub{}","plainCitation":"2,6","noteIndex":0},"citationItems":[{"id":371,"uris":["http://zotero.org/users/9581438/items/9FBDK26C"],"itemData":{"id":371,"type":"article-journal","container-title":"Journal of Zoology","DOI":"10.1111/j.1469-7998.1981.tb01497.x","ISSN":"0952-8369, 1469-7998","issue":"4","journalAbbreviation":"Journal of Zoology","language":"en","page":"447-468","source":"DOI.org (Crossref)","title":"Support and deformability in insect wings","volume":"193","author":[{"family":"Wootton","given":"Robin J."}],"issued":{"date-parts":[["1981",4]]}}},{"id":470,"uris":["http://zotero.org/users/9581438/items/WXLLD25U"],"itemData":{"id":470,"type":"article-journal","abstract":"The nature, occurrence, morphological basis and functions of insect wing deformation in ﬂight are reviewed. The importance of relief in supporting the wing is stressed, and three types are recognized, namely corrugation, an M-shaped section and camber, all of which need to be overcome if wings are to bend usefully in the morphological upstroke. How this is achieved, and how bending, torsion and change in proﬁle are mechanically interrelated, are explored by means of simple physical models which reﬂect situations that are visible in high speed photographs and ﬁlms. The shapes of lines of transverse ﬂexion are shown to reﬂect the timing and roles of bending, and their orientation is shown to determine the extent of the torsional component of the deformation process. Some conﬁgurations prove to allow two stable conditions, others to be monostable. The possibility of active remote control of wing rigidity by the thoracic musculature is considered, but the extent of this remains uncertain.","container-title":"Insects","DOI":"10.3390/insects11070446","ISSN":"2075-4450","issue":"7","journalAbbreviation":"Insects","language":"en","page":"446","source":"DOI.org (Crossref)","title":"The Geometry and Mechanics of Insect Wing Deformations in Flight: A Modelling Approach","title-short":"The Geometry and Mechanics of Insect Wing Deformations in Flight","volume":"11","author":[{"family":"Wootton","given":"Robin"}],"issued":{"date-parts":[["2020",7,17]]}}}],"schema":"https://github.com/citation-style-language/schema/raw/master/csl-citation.json"} </w:instrText>
      </w:r>
      <w:r w:rsidR="006B1EF0">
        <w:fldChar w:fldCharType="separate"/>
      </w:r>
      <w:r w:rsidR="006B1EF0" w:rsidRPr="006B1EF0">
        <w:rPr>
          <w:rFonts w:ascii="Calibri" w:cs="Calibri"/>
          <w:vertAlign w:val="superscript"/>
        </w:rPr>
        <w:t>2,6</w:t>
      </w:r>
      <w:r w:rsidR="006B1EF0">
        <w:fldChar w:fldCharType="end"/>
      </w:r>
      <w:r w:rsidR="00F51633">
        <w:t>.</w:t>
      </w:r>
      <w:r w:rsidR="00212FF2">
        <w:t xml:space="preserve"> </w:t>
      </w:r>
      <w:r w:rsidR="006B1EF0">
        <w:t xml:space="preserve">This </w:t>
      </w:r>
      <w:r>
        <w:t xml:space="preserve">study thus </w:t>
      </w:r>
      <w:r w:rsidR="00A65F16">
        <w:t>highlights</w:t>
      </w:r>
      <w:r>
        <w:t xml:space="preserve"> the importance of the interaction between the complex mechanical properties found in actual wings</w:t>
      </w:r>
      <w:r w:rsidR="00F470E3">
        <w:t xml:space="preserve">. Ultimately, </w:t>
      </w:r>
      <w:r w:rsidR="005E2ADA">
        <w:t>i</w:t>
      </w:r>
      <w:r w:rsidR="00F470E3">
        <w:t xml:space="preserve">n order to find more viable and reproducible measurements pertaining to the lift force generated in response to wing rigidity, it would be beneficial to improve the capacity of </w:t>
      </w:r>
      <w:r w:rsidR="00EE1022">
        <w:t xml:space="preserve">the </w:t>
      </w:r>
      <w:r w:rsidR="00F470E3">
        <w:t>synthetic wings to resist negative camber.</w:t>
      </w:r>
      <w:r w:rsidR="0013161B">
        <w:t xml:space="preserve"> </w:t>
      </w:r>
      <w:r w:rsidR="00EE1022">
        <w:t>Likewise, improvements to the flapper should be made to</w:t>
      </w:r>
      <w:r w:rsidR="00F51633">
        <w:t xml:space="preserve"> make </w:t>
      </w:r>
      <w:r w:rsidR="00EE1022">
        <w:t xml:space="preserve">it more durable as it frequently broke down, hindering the </w:t>
      </w:r>
      <w:r w:rsidR="00B4756F">
        <w:t xml:space="preserve">maximum </w:t>
      </w:r>
      <w:r w:rsidR="0013161B">
        <w:t xml:space="preserve">wingbeat frequency </w:t>
      </w:r>
      <w:r w:rsidR="00EE1022">
        <w:t xml:space="preserve">we can provide and </w:t>
      </w:r>
      <w:r w:rsidR="00B4756F">
        <w:t xml:space="preserve">the </w:t>
      </w:r>
      <w:r w:rsidR="00EE1022">
        <w:t>flapping symmetry between sets.</w:t>
      </w:r>
    </w:p>
    <w:p w14:paraId="3C4C4751" w14:textId="5558B1C9" w:rsidR="00CF1E40" w:rsidRDefault="00CF1E40" w:rsidP="0013161B">
      <w:pPr>
        <w:tabs>
          <w:tab w:val="left" w:pos="788"/>
        </w:tabs>
        <w:spacing w:line="360" w:lineRule="auto"/>
      </w:pPr>
    </w:p>
    <w:p w14:paraId="46A9512C" w14:textId="689BE710" w:rsidR="00CF1E40" w:rsidRDefault="00CF1E40" w:rsidP="0013161B">
      <w:pPr>
        <w:tabs>
          <w:tab w:val="left" w:pos="788"/>
        </w:tabs>
        <w:spacing w:line="360" w:lineRule="auto"/>
      </w:pPr>
    </w:p>
    <w:p w14:paraId="3FFC4819" w14:textId="4C66C784" w:rsidR="00CF1E40" w:rsidRDefault="00CF1E40" w:rsidP="0013161B">
      <w:pPr>
        <w:tabs>
          <w:tab w:val="left" w:pos="788"/>
        </w:tabs>
        <w:spacing w:line="360" w:lineRule="auto"/>
      </w:pPr>
    </w:p>
    <w:p w14:paraId="2B735187" w14:textId="77777777" w:rsidR="00CF1E40" w:rsidRDefault="00CF1E40" w:rsidP="00CF1E40">
      <w:pPr>
        <w:pStyle w:val="Bibliography"/>
        <w:rPr>
          <w:b/>
          <w:bCs/>
          <w:u w:val="single"/>
        </w:rPr>
      </w:pPr>
    </w:p>
    <w:p w14:paraId="0A4C9D46" w14:textId="77777777" w:rsidR="00CF1E40" w:rsidRDefault="00CF1E40" w:rsidP="00CF1E40">
      <w:pPr>
        <w:pStyle w:val="Bibliography"/>
        <w:rPr>
          <w:b/>
          <w:bCs/>
          <w:u w:val="single"/>
        </w:rPr>
      </w:pPr>
    </w:p>
    <w:p w14:paraId="2E5BEFF9" w14:textId="77777777" w:rsidR="00CF1E40" w:rsidRDefault="00CF1E40" w:rsidP="00CF1E40">
      <w:pPr>
        <w:pStyle w:val="Bibliography"/>
        <w:rPr>
          <w:b/>
          <w:bCs/>
          <w:u w:val="single"/>
        </w:rPr>
      </w:pPr>
    </w:p>
    <w:p w14:paraId="01DC4491" w14:textId="77777777" w:rsidR="00CF1E40" w:rsidRDefault="00CF1E40" w:rsidP="00CF1E40">
      <w:pPr>
        <w:pStyle w:val="Bibliography"/>
        <w:rPr>
          <w:b/>
          <w:bCs/>
          <w:u w:val="single"/>
        </w:rPr>
      </w:pPr>
    </w:p>
    <w:p w14:paraId="61D1D211" w14:textId="77777777" w:rsidR="00CF1E40" w:rsidRDefault="00CF1E40" w:rsidP="00CF1E40">
      <w:pPr>
        <w:pStyle w:val="Bibliography"/>
        <w:rPr>
          <w:b/>
          <w:bCs/>
          <w:u w:val="single"/>
        </w:rPr>
      </w:pPr>
    </w:p>
    <w:p w14:paraId="1EE7403A" w14:textId="77777777" w:rsidR="00CF1E40" w:rsidRDefault="00CF1E40" w:rsidP="00CF1E40">
      <w:pPr>
        <w:pStyle w:val="Bibliography"/>
        <w:rPr>
          <w:b/>
          <w:bCs/>
          <w:u w:val="single"/>
        </w:rPr>
      </w:pPr>
    </w:p>
    <w:p w14:paraId="6044F5DA" w14:textId="77777777" w:rsidR="00CF1E40" w:rsidRDefault="00CF1E40" w:rsidP="00CF1E40">
      <w:pPr>
        <w:pStyle w:val="Bibliography"/>
        <w:rPr>
          <w:b/>
          <w:bCs/>
          <w:u w:val="single"/>
        </w:rPr>
      </w:pPr>
    </w:p>
    <w:p w14:paraId="09743540" w14:textId="77777777" w:rsidR="00CF1E40" w:rsidRDefault="00CF1E40" w:rsidP="00CF1E40">
      <w:pPr>
        <w:pStyle w:val="Bibliography"/>
        <w:rPr>
          <w:b/>
          <w:bCs/>
          <w:u w:val="single"/>
        </w:rPr>
      </w:pPr>
    </w:p>
    <w:p w14:paraId="059059BE" w14:textId="77777777" w:rsidR="00CF1E40" w:rsidRDefault="00CF1E40" w:rsidP="00CF1E40">
      <w:pPr>
        <w:pStyle w:val="Bibliography"/>
        <w:rPr>
          <w:b/>
          <w:bCs/>
          <w:u w:val="single"/>
        </w:rPr>
      </w:pPr>
    </w:p>
    <w:p w14:paraId="6E5CC983" w14:textId="77777777" w:rsidR="00CF1E40" w:rsidRDefault="00CF1E40" w:rsidP="00CF1E40">
      <w:pPr>
        <w:pStyle w:val="Bibliography"/>
        <w:rPr>
          <w:b/>
          <w:bCs/>
          <w:u w:val="single"/>
        </w:rPr>
      </w:pPr>
    </w:p>
    <w:p w14:paraId="6A3661FE" w14:textId="77777777" w:rsidR="00CF1E40" w:rsidRDefault="00CF1E40" w:rsidP="00CF1E40">
      <w:pPr>
        <w:pStyle w:val="Bibliography"/>
        <w:rPr>
          <w:b/>
          <w:bCs/>
          <w:u w:val="single"/>
        </w:rPr>
      </w:pPr>
    </w:p>
    <w:p w14:paraId="7991DC0B" w14:textId="77777777" w:rsidR="00CF1E40" w:rsidRDefault="00CF1E40" w:rsidP="00CF1E40">
      <w:pPr>
        <w:pStyle w:val="Bibliography"/>
        <w:rPr>
          <w:b/>
          <w:bCs/>
          <w:u w:val="single"/>
        </w:rPr>
      </w:pPr>
    </w:p>
    <w:p w14:paraId="0E5EAEA8" w14:textId="435A483B" w:rsidR="00CF1E40" w:rsidRPr="00CF1E40" w:rsidRDefault="00CF1E40" w:rsidP="00CF1E40">
      <w:pPr>
        <w:pStyle w:val="Bibliography"/>
        <w:rPr>
          <w:b/>
          <w:bCs/>
          <w:u w:val="single"/>
        </w:rPr>
      </w:pPr>
      <w:r>
        <w:rPr>
          <w:b/>
          <w:bCs/>
          <w:u w:val="single"/>
        </w:rPr>
        <w:t>References:</w:t>
      </w:r>
    </w:p>
    <w:p w14:paraId="1615003D" w14:textId="77777777" w:rsidR="00CF1E40" w:rsidRDefault="00CF1E40" w:rsidP="00CF1E40">
      <w:pPr>
        <w:pStyle w:val="Bibliography"/>
      </w:pPr>
    </w:p>
    <w:p w14:paraId="7B5E23CA" w14:textId="77777777" w:rsidR="00CF1E40" w:rsidRDefault="00CF1E40" w:rsidP="00CF1E40">
      <w:pPr>
        <w:pStyle w:val="Bibliography"/>
      </w:pPr>
    </w:p>
    <w:p w14:paraId="4CA1B461" w14:textId="7473879E" w:rsidR="00CF1E40" w:rsidRPr="00CF1E40" w:rsidRDefault="00CF1E40" w:rsidP="00CF1E40">
      <w:pPr>
        <w:pStyle w:val="Bibliography"/>
        <w:ind w:left="0" w:firstLine="0"/>
        <w:rPr>
          <w:rFonts w:ascii="Calibri" w:cs="Calibri"/>
        </w:rPr>
      </w:pPr>
      <w:r>
        <w:fldChar w:fldCharType="begin"/>
      </w:r>
      <w:r>
        <w:instrText xml:space="preserve"> ADDIN ZOTERO_BIBL {"uncited":[],"omitted":[],"custom":[]} CSL_BIBLIOGRAPHY </w:instrText>
      </w:r>
      <w:r>
        <w:fldChar w:fldCharType="separate"/>
      </w:r>
      <w:r w:rsidRPr="00CF1E40">
        <w:rPr>
          <w:rFonts w:ascii="Calibri" w:cs="Calibri"/>
        </w:rPr>
        <w:t>(1)</w:t>
      </w:r>
      <w:r w:rsidRPr="00CF1E40">
        <w:rPr>
          <w:rFonts w:ascii="Calibri" w:cs="Calibri"/>
        </w:rPr>
        <w:tab/>
      </w:r>
      <w:proofErr w:type="spellStart"/>
      <w:r w:rsidRPr="00CF1E40">
        <w:rPr>
          <w:rFonts w:ascii="Calibri" w:cs="Calibri"/>
        </w:rPr>
        <w:t>Meresman</w:t>
      </w:r>
      <w:proofErr w:type="spellEnd"/>
      <w:r w:rsidRPr="00CF1E40">
        <w:rPr>
          <w:rFonts w:ascii="Calibri" w:cs="Calibri"/>
        </w:rPr>
        <w:t xml:space="preserve">, Y.; Ribak, G. Elastic Wing Deformations Mitigate Flapping Asymmetry during </w:t>
      </w:r>
      <w:proofErr w:type="spellStart"/>
      <w:r w:rsidRPr="00CF1E40">
        <w:rPr>
          <w:rFonts w:ascii="Calibri" w:cs="Calibri"/>
        </w:rPr>
        <w:t>Manoeuvres</w:t>
      </w:r>
      <w:proofErr w:type="spellEnd"/>
      <w:r w:rsidRPr="00CF1E40">
        <w:rPr>
          <w:rFonts w:ascii="Calibri" w:cs="Calibri"/>
        </w:rPr>
        <w:t xml:space="preserve"> in Rose Chafers </w:t>
      </w:r>
      <w:proofErr w:type="gramStart"/>
      <w:r w:rsidRPr="00CF1E40">
        <w:rPr>
          <w:rFonts w:ascii="Calibri" w:cs="Calibri"/>
        </w:rPr>
        <w:t xml:space="preserve">( </w:t>
      </w:r>
      <w:proofErr w:type="spellStart"/>
      <w:r w:rsidRPr="00CF1E40">
        <w:rPr>
          <w:rFonts w:ascii="Calibri" w:cs="Calibri"/>
          <w:i/>
          <w:iCs/>
        </w:rPr>
        <w:t>Protaetia</w:t>
      </w:r>
      <w:proofErr w:type="spellEnd"/>
      <w:proofErr w:type="gramEnd"/>
      <w:r w:rsidRPr="00CF1E40">
        <w:rPr>
          <w:rFonts w:ascii="Calibri" w:cs="Calibri"/>
          <w:i/>
          <w:iCs/>
        </w:rPr>
        <w:t xml:space="preserve"> </w:t>
      </w:r>
      <w:proofErr w:type="spellStart"/>
      <w:r w:rsidRPr="00CF1E40">
        <w:rPr>
          <w:rFonts w:ascii="Calibri" w:cs="Calibri"/>
          <w:i/>
          <w:iCs/>
        </w:rPr>
        <w:t>Cuprea</w:t>
      </w:r>
      <w:proofErr w:type="spellEnd"/>
      <w:r w:rsidRPr="00CF1E40">
        <w:rPr>
          <w:rFonts w:ascii="Calibri" w:cs="Calibri"/>
        </w:rPr>
        <w:t xml:space="preserve"> ). </w:t>
      </w:r>
      <w:r w:rsidRPr="00CF1E40">
        <w:rPr>
          <w:rFonts w:ascii="Calibri" w:cs="Calibri"/>
          <w:i/>
          <w:iCs/>
        </w:rPr>
        <w:t>Journal of Experimental Biology</w:t>
      </w:r>
      <w:r w:rsidRPr="00CF1E40">
        <w:rPr>
          <w:rFonts w:ascii="Calibri" w:cs="Calibri"/>
        </w:rPr>
        <w:t xml:space="preserve"> </w:t>
      </w:r>
      <w:r w:rsidRPr="00CF1E40">
        <w:rPr>
          <w:rFonts w:ascii="Calibri" w:cs="Calibri"/>
          <w:b/>
          <w:bCs/>
        </w:rPr>
        <w:t>2020</w:t>
      </w:r>
      <w:r w:rsidRPr="00CF1E40">
        <w:rPr>
          <w:rFonts w:ascii="Calibri" w:cs="Calibri"/>
        </w:rPr>
        <w:t>, jeb.225599. https://doi.org/10.1242/jeb.225599.</w:t>
      </w:r>
    </w:p>
    <w:p w14:paraId="7291D7EF" w14:textId="77777777" w:rsidR="00CF1E40" w:rsidRPr="00CF1E40" w:rsidRDefault="00CF1E40" w:rsidP="00CF1E40">
      <w:pPr>
        <w:pStyle w:val="Bibliography"/>
        <w:rPr>
          <w:rFonts w:ascii="Calibri" w:cs="Calibri"/>
        </w:rPr>
      </w:pPr>
      <w:r w:rsidRPr="00CF1E40">
        <w:rPr>
          <w:rFonts w:ascii="Calibri" w:cs="Calibri"/>
        </w:rPr>
        <w:t>(2)</w:t>
      </w:r>
      <w:r w:rsidRPr="00CF1E40">
        <w:rPr>
          <w:rFonts w:ascii="Calibri" w:cs="Calibri"/>
        </w:rPr>
        <w:tab/>
        <w:t xml:space="preserve">Wootton, R. J. Support and Deformability in Insect Wings. </w:t>
      </w:r>
      <w:r w:rsidRPr="00CF1E40">
        <w:rPr>
          <w:rFonts w:ascii="Calibri" w:cs="Calibri"/>
          <w:i/>
          <w:iCs/>
        </w:rPr>
        <w:t>Journal of Zoology</w:t>
      </w:r>
      <w:r w:rsidRPr="00CF1E40">
        <w:rPr>
          <w:rFonts w:ascii="Calibri" w:cs="Calibri"/>
        </w:rPr>
        <w:t xml:space="preserve"> </w:t>
      </w:r>
      <w:r w:rsidRPr="00CF1E40">
        <w:rPr>
          <w:rFonts w:ascii="Calibri" w:cs="Calibri"/>
          <w:b/>
          <w:bCs/>
        </w:rPr>
        <w:t>1981</w:t>
      </w:r>
      <w:r w:rsidRPr="00CF1E40">
        <w:rPr>
          <w:rFonts w:ascii="Calibri" w:cs="Calibri"/>
        </w:rPr>
        <w:t xml:space="preserve">, </w:t>
      </w:r>
      <w:r w:rsidRPr="00CF1E40">
        <w:rPr>
          <w:rFonts w:ascii="Calibri" w:cs="Calibri"/>
          <w:i/>
          <w:iCs/>
        </w:rPr>
        <w:t>193</w:t>
      </w:r>
      <w:r w:rsidRPr="00CF1E40">
        <w:rPr>
          <w:rFonts w:ascii="Calibri" w:cs="Calibri"/>
        </w:rPr>
        <w:t xml:space="preserve"> (4), 447–468. https://doi.org/10.1111/j.1469-7998.1981.tb01497.x.</w:t>
      </w:r>
    </w:p>
    <w:p w14:paraId="6015DED6" w14:textId="77777777" w:rsidR="00CF1E40" w:rsidRPr="00CF1E40" w:rsidRDefault="00CF1E40" w:rsidP="00CF1E40">
      <w:pPr>
        <w:pStyle w:val="Bibliography"/>
        <w:rPr>
          <w:rFonts w:ascii="Calibri" w:cs="Calibri"/>
        </w:rPr>
      </w:pPr>
      <w:r w:rsidRPr="00CF1E40">
        <w:rPr>
          <w:rFonts w:ascii="Calibri" w:cs="Calibri"/>
        </w:rPr>
        <w:t>(3)</w:t>
      </w:r>
      <w:r w:rsidRPr="00CF1E40">
        <w:rPr>
          <w:rFonts w:ascii="Calibri" w:cs="Calibri"/>
        </w:rPr>
        <w:tab/>
      </w:r>
      <w:proofErr w:type="spellStart"/>
      <w:r w:rsidRPr="00CF1E40">
        <w:rPr>
          <w:rFonts w:ascii="Calibri" w:cs="Calibri"/>
        </w:rPr>
        <w:t>Meresman</w:t>
      </w:r>
      <w:proofErr w:type="spellEnd"/>
      <w:r w:rsidRPr="00CF1E40">
        <w:rPr>
          <w:rFonts w:ascii="Calibri" w:cs="Calibri"/>
        </w:rPr>
        <w:t xml:space="preserve">, Y.; Ribak, G. Allometry of Wing Twist and Camber in a Flower Chafer during Free Flight: How Do Wing Deformations Scale with Body Size? </w:t>
      </w:r>
      <w:r w:rsidRPr="00CF1E40">
        <w:rPr>
          <w:rFonts w:ascii="Calibri" w:cs="Calibri"/>
          <w:i/>
          <w:iCs/>
        </w:rPr>
        <w:t>R. Soc. open sci.</w:t>
      </w:r>
      <w:r w:rsidRPr="00CF1E40">
        <w:rPr>
          <w:rFonts w:ascii="Calibri" w:cs="Calibri"/>
        </w:rPr>
        <w:t xml:space="preserve"> </w:t>
      </w:r>
      <w:r w:rsidRPr="00CF1E40">
        <w:rPr>
          <w:rFonts w:ascii="Calibri" w:cs="Calibri"/>
          <w:b/>
          <w:bCs/>
        </w:rPr>
        <w:t>2017</w:t>
      </w:r>
      <w:r w:rsidRPr="00CF1E40">
        <w:rPr>
          <w:rFonts w:ascii="Calibri" w:cs="Calibri"/>
        </w:rPr>
        <w:t xml:space="preserve">, </w:t>
      </w:r>
      <w:r w:rsidRPr="00CF1E40">
        <w:rPr>
          <w:rFonts w:ascii="Calibri" w:cs="Calibri"/>
          <w:i/>
          <w:iCs/>
        </w:rPr>
        <w:t>4</w:t>
      </w:r>
      <w:r w:rsidRPr="00CF1E40">
        <w:rPr>
          <w:rFonts w:ascii="Calibri" w:cs="Calibri"/>
        </w:rPr>
        <w:t xml:space="preserve"> (10), 171152. https://doi.org/10.1098/rsos.171152.</w:t>
      </w:r>
    </w:p>
    <w:p w14:paraId="4212B10D" w14:textId="77777777" w:rsidR="00CF1E40" w:rsidRPr="00CF1E40" w:rsidRDefault="00CF1E40" w:rsidP="00CF1E40">
      <w:pPr>
        <w:pStyle w:val="Bibliography"/>
        <w:rPr>
          <w:rFonts w:ascii="Calibri" w:cs="Calibri"/>
        </w:rPr>
      </w:pPr>
      <w:r w:rsidRPr="00CF1E40">
        <w:rPr>
          <w:rFonts w:ascii="Calibri" w:cs="Calibri"/>
        </w:rPr>
        <w:t>(4)</w:t>
      </w:r>
      <w:r w:rsidRPr="00CF1E40">
        <w:rPr>
          <w:rFonts w:ascii="Calibri" w:cs="Calibri"/>
        </w:rPr>
        <w:tab/>
      </w:r>
      <w:proofErr w:type="spellStart"/>
      <w:r w:rsidRPr="00CF1E40">
        <w:rPr>
          <w:rFonts w:ascii="Calibri" w:cs="Calibri"/>
        </w:rPr>
        <w:t>Meresman</w:t>
      </w:r>
      <w:proofErr w:type="spellEnd"/>
      <w:r w:rsidRPr="00CF1E40">
        <w:rPr>
          <w:rFonts w:ascii="Calibri" w:cs="Calibri"/>
        </w:rPr>
        <w:t xml:space="preserve">, Y.; </w:t>
      </w:r>
      <w:proofErr w:type="spellStart"/>
      <w:r w:rsidRPr="00CF1E40">
        <w:rPr>
          <w:rFonts w:ascii="Calibri" w:cs="Calibri"/>
        </w:rPr>
        <w:t>Husak</w:t>
      </w:r>
      <w:proofErr w:type="spellEnd"/>
      <w:r w:rsidRPr="00CF1E40">
        <w:rPr>
          <w:rFonts w:ascii="Calibri" w:cs="Calibri"/>
        </w:rPr>
        <w:t>, J. F.; Ben-</w:t>
      </w:r>
      <w:proofErr w:type="spellStart"/>
      <w:r w:rsidRPr="00CF1E40">
        <w:rPr>
          <w:rFonts w:ascii="Calibri" w:cs="Calibri"/>
        </w:rPr>
        <w:t>Shlomo</w:t>
      </w:r>
      <w:proofErr w:type="spellEnd"/>
      <w:r w:rsidRPr="00CF1E40">
        <w:rPr>
          <w:rFonts w:ascii="Calibri" w:cs="Calibri"/>
        </w:rPr>
        <w:t xml:space="preserve">, R.; Ribak, G. Morphological Diversification Has Led to Inter-Specific Variation in Elastic Wing Deformation during Flight in Scarab Beetles. </w:t>
      </w:r>
      <w:r w:rsidRPr="00CF1E40">
        <w:rPr>
          <w:rFonts w:ascii="Calibri" w:cs="Calibri"/>
          <w:i/>
          <w:iCs/>
        </w:rPr>
        <w:t>R. Soc. open sci.</w:t>
      </w:r>
      <w:r w:rsidRPr="00CF1E40">
        <w:rPr>
          <w:rFonts w:ascii="Calibri" w:cs="Calibri"/>
        </w:rPr>
        <w:t xml:space="preserve"> </w:t>
      </w:r>
      <w:r w:rsidRPr="00CF1E40">
        <w:rPr>
          <w:rFonts w:ascii="Calibri" w:cs="Calibri"/>
          <w:b/>
          <w:bCs/>
        </w:rPr>
        <w:t>2020</w:t>
      </w:r>
      <w:r w:rsidRPr="00CF1E40">
        <w:rPr>
          <w:rFonts w:ascii="Calibri" w:cs="Calibri"/>
        </w:rPr>
        <w:t xml:space="preserve">, </w:t>
      </w:r>
      <w:r w:rsidRPr="00CF1E40">
        <w:rPr>
          <w:rFonts w:ascii="Calibri" w:cs="Calibri"/>
          <w:i/>
          <w:iCs/>
        </w:rPr>
        <w:t>7</w:t>
      </w:r>
      <w:r w:rsidRPr="00CF1E40">
        <w:rPr>
          <w:rFonts w:ascii="Calibri" w:cs="Calibri"/>
        </w:rPr>
        <w:t xml:space="preserve"> (4), 200277. https://doi.org/10.1098/rsos.200277.</w:t>
      </w:r>
    </w:p>
    <w:p w14:paraId="621F1C7B" w14:textId="77777777" w:rsidR="00CF1E40" w:rsidRPr="00CF1E40" w:rsidRDefault="00CF1E40" w:rsidP="00CF1E40">
      <w:pPr>
        <w:pStyle w:val="Bibliography"/>
        <w:rPr>
          <w:rFonts w:ascii="Calibri" w:cs="Calibri"/>
        </w:rPr>
      </w:pPr>
      <w:r w:rsidRPr="00CF1E40">
        <w:rPr>
          <w:rFonts w:ascii="Calibri" w:cs="Calibri"/>
        </w:rPr>
        <w:t>(5)</w:t>
      </w:r>
      <w:r w:rsidRPr="00CF1E40">
        <w:rPr>
          <w:rFonts w:ascii="Calibri" w:cs="Calibri"/>
        </w:rPr>
        <w:tab/>
        <w:t xml:space="preserve">Combes, S. A.; Daniel, T. L. Flexural Stiffness in Insect Wings I. Scaling and the Influence of Wing Venation. </w:t>
      </w:r>
      <w:r w:rsidRPr="00CF1E40">
        <w:rPr>
          <w:rFonts w:ascii="Calibri" w:cs="Calibri"/>
          <w:i/>
          <w:iCs/>
        </w:rPr>
        <w:t>Journal of Experimental Biology</w:t>
      </w:r>
      <w:r w:rsidRPr="00CF1E40">
        <w:rPr>
          <w:rFonts w:ascii="Calibri" w:cs="Calibri"/>
        </w:rPr>
        <w:t xml:space="preserve"> </w:t>
      </w:r>
      <w:r w:rsidRPr="00CF1E40">
        <w:rPr>
          <w:rFonts w:ascii="Calibri" w:cs="Calibri"/>
          <w:b/>
          <w:bCs/>
        </w:rPr>
        <w:t>2003</w:t>
      </w:r>
      <w:r w:rsidRPr="00CF1E40">
        <w:rPr>
          <w:rFonts w:ascii="Calibri" w:cs="Calibri"/>
        </w:rPr>
        <w:t xml:space="preserve">, </w:t>
      </w:r>
      <w:r w:rsidRPr="00CF1E40">
        <w:rPr>
          <w:rFonts w:ascii="Calibri" w:cs="Calibri"/>
          <w:i/>
          <w:iCs/>
        </w:rPr>
        <w:t>206</w:t>
      </w:r>
      <w:r w:rsidRPr="00CF1E40">
        <w:rPr>
          <w:rFonts w:ascii="Calibri" w:cs="Calibri"/>
        </w:rPr>
        <w:t xml:space="preserve"> (17), 2979–2987. https://doi.org/10.1242/jeb.00523.</w:t>
      </w:r>
    </w:p>
    <w:p w14:paraId="5E9495F0" w14:textId="77777777" w:rsidR="00CF1E40" w:rsidRPr="00CF1E40" w:rsidRDefault="00CF1E40" w:rsidP="00CF1E40">
      <w:pPr>
        <w:pStyle w:val="Bibliography"/>
        <w:rPr>
          <w:rFonts w:ascii="Calibri" w:cs="Calibri"/>
        </w:rPr>
      </w:pPr>
      <w:r w:rsidRPr="00CF1E40">
        <w:rPr>
          <w:rFonts w:ascii="Calibri" w:cs="Calibri"/>
        </w:rPr>
        <w:t>(6)</w:t>
      </w:r>
      <w:r w:rsidRPr="00CF1E40">
        <w:rPr>
          <w:rFonts w:ascii="Calibri" w:cs="Calibri"/>
        </w:rPr>
        <w:tab/>
        <w:t xml:space="preserve">Wootton, R. The Geometry and Mechanics of Insect Wing Deformations in Flight: A Modelling Approach. </w:t>
      </w:r>
      <w:r w:rsidRPr="00CF1E40">
        <w:rPr>
          <w:rFonts w:ascii="Calibri" w:cs="Calibri"/>
          <w:i/>
          <w:iCs/>
        </w:rPr>
        <w:t>Insects</w:t>
      </w:r>
      <w:r w:rsidRPr="00CF1E40">
        <w:rPr>
          <w:rFonts w:ascii="Calibri" w:cs="Calibri"/>
        </w:rPr>
        <w:t xml:space="preserve"> </w:t>
      </w:r>
      <w:r w:rsidRPr="00CF1E40">
        <w:rPr>
          <w:rFonts w:ascii="Calibri" w:cs="Calibri"/>
          <w:b/>
          <w:bCs/>
        </w:rPr>
        <w:t>2020</w:t>
      </w:r>
      <w:r w:rsidRPr="00CF1E40">
        <w:rPr>
          <w:rFonts w:ascii="Calibri" w:cs="Calibri"/>
        </w:rPr>
        <w:t xml:space="preserve">, </w:t>
      </w:r>
      <w:r w:rsidRPr="00CF1E40">
        <w:rPr>
          <w:rFonts w:ascii="Calibri" w:cs="Calibri"/>
          <w:i/>
          <w:iCs/>
        </w:rPr>
        <w:t>11</w:t>
      </w:r>
      <w:r w:rsidRPr="00CF1E40">
        <w:rPr>
          <w:rFonts w:ascii="Calibri" w:cs="Calibri"/>
        </w:rPr>
        <w:t xml:space="preserve"> (7), 446. https://doi.org/10.3390/insects11070446.</w:t>
      </w:r>
    </w:p>
    <w:p w14:paraId="1E00E407" w14:textId="46C40E39" w:rsidR="00CF1E40" w:rsidRDefault="00CF1E40" w:rsidP="0013161B">
      <w:pPr>
        <w:tabs>
          <w:tab w:val="left" w:pos="788"/>
        </w:tabs>
        <w:spacing w:line="360" w:lineRule="auto"/>
      </w:pPr>
      <w:r>
        <w:fldChar w:fldCharType="end"/>
      </w:r>
    </w:p>
    <w:p w14:paraId="4F57C047" w14:textId="74783DC7" w:rsidR="00616A1D" w:rsidRDefault="00616A1D" w:rsidP="0013161B">
      <w:pPr>
        <w:tabs>
          <w:tab w:val="left" w:pos="788"/>
        </w:tabs>
        <w:spacing w:line="360" w:lineRule="auto"/>
      </w:pPr>
    </w:p>
    <w:p w14:paraId="43E70144" w14:textId="77777777" w:rsidR="00616A1D" w:rsidRPr="008C068C" w:rsidRDefault="00616A1D" w:rsidP="0013161B">
      <w:pPr>
        <w:tabs>
          <w:tab w:val="left" w:pos="788"/>
        </w:tabs>
        <w:spacing w:line="360" w:lineRule="auto"/>
      </w:pPr>
    </w:p>
    <w:p w14:paraId="54217E28" w14:textId="74E1BB66" w:rsidR="001A4A07" w:rsidRDefault="0093447A" w:rsidP="0013161B">
      <w:pPr>
        <w:tabs>
          <w:tab w:val="left" w:pos="788"/>
        </w:tabs>
        <w:spacing w:line="360" w:lineRule="auto"/>
        <w:rPr>
          <w:b/>
          <w:bCs/>
        </w:rPr>
      </w:pPr>
      <w:r>
        <w:rPr>
          <w:b/>
          <w:bCs/>
        </w:rPr>
        <w:tab/>
      </w:r>
    </w:p>
    <w:p w14:paraId="2485ED89" w14:textId="77777777" w:rsidR="001A4A07" w:rsidRPr="001A4A07" w:rsidRDefault="001A4A07" w:rsidP="0013161B">
      <w:pPr>
        <w:tabs>
          <w:tab w:val="left" w:pos="788"/>
        </w:tabs>
        <w:spacing w:line="360" w:lineRule="auto"/>
      </w:pPr>
    </w:p>
    <w:sectPr w:rsidR="001A4A07" w:rsidRPr="001A4A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8F6189"/>
    <w:multiLevelType w:val="hybridMultilevel"/>
    <w:tmpl w:val="62C6A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A216A2"/>
    <w:multiLevelType w:val="hybridMultilevel"/>
    <w:tmpl w:val="62FE1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E516E1"/>
    <w:multiLevelType w:val="hybridMultilevel"/>
    <w:tmpl w:val="5A3E5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7A3560"/>
    <w:multiLevelType w:val="hybridMultilevel"/>
    <w:tmpl w:val="08C26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5D2CB9"/>
    <w:multiLevelType w:val="hybridMultilevel"/>
    <w:tmpl w:val="B1488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F11451"/>
    <w:multiLevelType w:val="hybridMultilevel"/>
    <w:tmpl w:val="01127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E3A"/>
    <w:rsid w:val="00004B12"/>
    <w:rsid w:val="00004F66"/>
    <w:rsid w:val="00011079"/>
    <w:rsid w:val="00014910"/>
    <w:rsid w:val="000225FB"/>
    <w:rsid w:val="000337F9"/>
    <w:rsid w:val="00033825"/>
    <w:rsid w:val="00034C00"/>
    <w:rsid w:val="0005213F"/>
    <w:rsid w:val="00066D52"/>
    <w:rsid w:val="00080C24"/>
    <w:rsid w:val="00081854"/>
    <w:rsid w:val="00083BFE"/>
    <w:rsid w:val="0008410C"/>
    <w:rsid w:val="000915F0"/>
    <w:rsid w:val="00095E57"/>
    <w:rsid w:val="000B5572"/>
    <w:rsid w:val="000D6626"/>
    <w:rsid w:val="000E2876"/>
    <w:rsid w:val="0013161B"/>
    <w:rsid w:val="00141B7B"/>
    <w:rsid w:val="0015568E"/>
    <w:rsid w:val="001936C3"/>
    <w:rsid w:val="001A4A07"/>
    <w:rsid w:val="001B09D0"/>
    <w:rsid w:val="001C4955"/>
    <w:rsid w:val="001D5147"/>
    <w:rsid w:val="001F5454"/>
    <w:rsid w:val="00212FF2"/>
    <w:rsid w:val="002156BB"/>
    <w:rsid w:val="00223752"/>
    <w:rsid w:val="002C4389"/>
    <w:rsid w:val="002D2DA1"/>
    <w:rsid w:val="00307E3A"/>
    <w:rsid w:val="0031439F"/>
    <w:rsid w:val="00365169"/>
    <w:rsid w:val="00377CB6"/>
    <w:rsid w:val="00390D15"/>
    <w:rsid w:val="00394C12"/>
    <w:rsid w:val="0039524B"/>
    <w:rsid w:val="003972F4"/>
    <w:rsid w:val="003A3DDF"/>
    <w:rsid w:val="003C5E39"/>
    <w:rsid w:val="003C5F2D"/>
    <w:rsid w:val="003E793B"/>
    <w:rsid w:val="00404A25"/>
    <w:rsid w:val="00410AE4"/>
    <w:rsid w:val="00410B7E"/>
    <w:rsid w:val="0042027C"/>
    <w:rsid w:val="0045340D"/>
    <w:rsid w:val="00462C10"/>
    <w:rsid w:val="0048009A"/>
    <w:rsid w:val="004844EF"/>
    <w:rsid w:val="00486214"/>
    <w:rsid w:val="00497B68"/>
    <w:rsid w:val="004A6D64"/>
    <w:rsid w:val="004B026A"/>
    <w:rsid w:val="004C711E"/>
    <w:rsid w:val="004F35A6"/>
    <w:rsid w:val="0050106E"/>
    <w:rsid w:val="00505400"/>
    <w:rsid w:val="00526354"/>
    <w:rsid w:val="00546DAF"/>
    <w:rsid w:val="00554614"/>
    <w:rsid w:val="00597A8C"/>
    <w:rsid w:val="005B25D7"/>
    <w:rsid w:val="005D33B7"/>
    <w:rsid w:val="005D512C"/>
    <w:rsid w:val="005E2ADA"/>
    <w:rsid w:val="005F4166"/>
    <w:rsid w:val="00604C97"/>
    <w:rsid w:val="00616A1D"/>
    <w:rsid w:val="00632A5B"/>
    <w:rsid w:val="006338FE"/>
    <w:rsid w:val="0063755E"/>
    <w:rsid w:val="006574DD"/>
    <w:rsid w:val="00681D94"/>
    <w:rsid w:val="006960C4"/>
    <w:rsid w:val="006B1EF0"/>
    <w:rsid w:val="006B285E"/>
    <w:rsid w:val="006B472B"/>
    <w:rsid w:val="006C3FE9"/>
    <w:rsid w:val="006D44FA"/>
    <w:rsid w:val="006D59F4"/>
    <w:rsid w:val="006E6875"/>
    <w:rsid w:val="0070405C"/>
    <w:rsid w:val="00710D8F"/>
    <w:rsid w:val="00761635"/>
    <w:rsid w:val="0076580D"/>
    <w:rsid w:val="007813E4"/>
    <w:rsid w:val="007859E1"/>
    <w:rsid w:val="00792DAC"/>
    <w:rsid w:val="007B44A4"/>
    <w:rsid w:val="007C30DA"/>
    <w:rsid w:val="007E425B"/>
    <w:rsid w:val="00844934"/>
    <w:rsid w:val="00860491"/>
    <w:rsid w:val="00876D99"/>
    <w:rsid w:val="00880E56"/>
    <w:rsid w:val="008932C9"/>
    <w:rsid w:val="008A27B4"/>
    <w:rsid w:val="008B390E"/>
    <w:rsid w:val="008C068C"/>
    <w:rsid w:val="008D29A7"/>
    <w:rsid w:val="008D6E11"/>
    <w:rsid w:val="008D79C6"/>
    <w:rsid w:val="008E6098"/>
    <w:rsid w:val="00911CE7"/>
    <w:rsid w:val="00926993"/>
    <w:rsid w:val="0093447A"/>
    <w:rsid w:val="00970BAD"/>
    <w:rsid w:val="00985C34"/>
    <w:rsid w:val="0099117C"/>
    <w:rsid w:val="009965E8"/>
    <w:rsid w:val="009A1F87"/>
    <w:rsid w:val="009B038B"/>
    <w:rsid w:val="009B2CA3"/>
    <w:rsid w:val="009C298E"/>
    <w:rsid w:val="009C39A3"/>
    <w:rsid w:val="009C696C"/>
    <w:rsid w:val="009D3E1B"/>
    <w:rsid w:val="009E7865"/>
    <w:rsid w:val="00A07079"/>
    <w:rsid w:val="00A25D18"/>
    <w:rsid w:val="00A27F48"/>
    <w:rsid w:val="00A412AA"/>
    <w:rsid w:val="00A4282D"/>
    <w:rsid w:val="00A60D78"/>
    <w:rsid w:val="00A63E67"/>
    <w:rsid w:val="00A6585B"/>
    <w:rsid w:val="00A65B0D"/>
    <w:rsid w:val="00A65E2A"/>
    <w:rsid w:val="00A65F16"/>
    <w:rsid w:val="00A81A13"/>
    <w:rsid w:val="00A93315"/>
    <w:rsid w:val="00A93582"/>
    <w:rsid w:val="00A964AF"/>
    <w:rsid w:val="00AC39CE"/>
    <w:rsid w:val="00AF1FE6"/>
    <w:rsid w:val="00AF2B4D"/>
    <w:rsid w:val="00B02DC4"/>
    <w:rsid w:val="00B10E18"/>
    <w:rsid w:val="00B30EA2"/>
    <w:rsid w:val="00B3356D"/>
    <w:rsid w:val="00B354C9"/>
    <w:rsid w:val="00B438AB"/>
    <w:rsid w:val="00B4756F"/>
    <w:rsid w:val="00B617F8"/>
    <w:rsid w:val="00B855D3"/>
    <w:rsid w:val="00B93C27"/>
    <w:rsid w:val="00BA0334"/>
    <w:rsid w:val="00BB70BD"/>
    <w:rsid w:val="00BB74A4"/>
    <w:rsid w:val="00BC1EFC"/>
    <w:rsid w:val="00BC41C2"/>
    <w:rsid w:val="00BE1A91"/>
    <w:rsid w:val="00BF26DD"/>
    <w:rsid w:val="00BF62E5"/>
    <w:rsid w:val="00C243CB"/>
    <w:rsid w:val="00C4312A"/>
    <w:rsid w:val="00C618D8"/>
    <w:rsid w:val="00C66C23"/>
    <w:rsid w:val="00C83AB2"/>
    <w:rsid w:val="00CB3A10"/>
    <w:rsid w:val="00CD7977"/>
    <w:rsid w:val="00CE3D06"/>
    <w:rsid w:val="00CF1E40"/>
    <w:rsid w:val="00D07E64"/>
    <w:rsid w:val="00D13325"/>
    <w:rsid w:val="00D20EDA"/>
    <w:rsid w:val="00D2682F"/>
    <w:rsid w:val="00D36E94"/>
    <w:rsid w:val="00D43CB7"/>
    <w:rsid w:val="00D51045"/>
    <w:rsid w:val="00D5666D"/>
    <w:rsid w:val="00D6416C"/>
    <w:rsid w:val="00D71D09"/>
    <w:rsid w:val="00D94117"/>
    <w:rsid w:val="00DB7D2C"/>
    <w:rsid w:val="00DC197D"/>
    <w:rsid w:val="00DC302C"/>
    <w:rsid w:val="00DE215A"/>
    <w:rsid w:val="00DE5877"/>
    <w:rsid w:val="00DE5DCF"/>
    <w:rsid w:val="00E56B99"/>
    <w:rsid w:val="00E57194"/>
    <w:rsid w:val="00E574C4"/>
    <w:rsid w:val="00E61226"/>
    <w:rsid w:val="00E7197B"/>
    <w:rsid w:val="00E84344"/>
    <w:rsid w:val="00E86CA7"/>
    <w:rsid w:val="00EE1022"/>
    <w:rsid w:val="00F1369A"/>
    <w:rsid w:val="00F470E3"/>
    <w:rsid w:val="00F51633"/>
    <w:rsid w:val="00F6745B"/>
    <w:rsid w:val="00F84770"/>
    <w:rsid w:val="00F970B3"/>
    <w:rsid w:val="00FA4A37"/>
    <w:rsid w:val="00FC70B9"/>
    <w:rsid w:val="00FD4191"/>
    <w:rsid w:val="00FD469E"/>
    <w:rsid w:val="00FE59BE"/>
    <w:rsid w:val="00FF703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8C050"/>
  <w15:chartTrackingRefBased/>
  <w15:docId w15:val="{8AF0F0CE-FE00-A047-84CD-8231921C7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ykmvie">
    <w:name w:val="ykmvie"/>
    <w:basedOn w:val="DefaultParagraphFont"/>
    <w:rsid w:val="00FC70B9"/>
  </w:style>
  <w:style w:type="character" w:styleId="PlaceholderText">
    <w:name w:val="Placeholder Text"/>
    <w:basedOn w:val="DefaultParagraphFont"/>
    <w:uiPriority w:val="99"/>
    <w:semiHidden/>
    <w:rsid w:val="00926993"/>
    <w:rPr>
      <w:color w:val="808080"/>
    </w:rPr>
  </w:style>
  <w:style w:type="paragraph" w:styleId="ListParagraph">
    <w:name w:val="List Paragraph"/>
    <w:basedOn w:val="Normal"/>
    <w:uiPriority w:val="34"/>
    <w:qFormat/>
    <w:rsid w:val="008932C9"/>
    <w:pPr>
      <w:ind w:left="720"/>
      <w:contextualSpacing/>
    </w:pPr>
  </w:style>
  <w:style w:type="paragraph" w:styleId="Bibliography">
    <w:name w:val="Bibliography"/>
    <w:basedOn w:val="Normal"/>
    <w:next w:val="Normal"/>
    <w:uiPriority w:val="37"/>
    <w:unhideWhenUsed/>
    <w:rsid w:val="00CF1E4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2226500">
      <w:bodyDiv w:val="1"/>
      <w:marLeft w:val="0"/>
      <w:marRight w:val="0"/>
      <w:marTop w:val="0"/>
      <w:marBottom w:val="0"/>
      <w:divBdr>
        <w:top w:val="none" w:sz="0" w:space="0" w:color="auto"/>
        <w:left w:val="none" w:sz="0" w:space="0" w:color="auto"/>
        <w:bottom w:val="none" w:sz="0" w:space="0" w:color="auto"/>
        <w:right w:val="none" w:sz="0" w:space="0" w:color="auto"/>
      </w:divBdr>
      <w:divsChild>
        <w:div w:id="14685502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svg"/><Relationship Id="rId13" Type="http://schemas.openxmlformats.org/officeDocument/2006/relationships/image" Target="media/image9.jpe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jpeg"/><Relationship Id="rId7" Type="http://schemas.openxmlformats.org/officeDocument/2006/relationships/image" Target="media/image3.png"/><Relationship Id="rId12" Type="http://schemas.openxmlformats.org/officeDocument/2006/relationships/image" Target="media/image8.sv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jp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jpeg"/><Relationship Id="rId10" Type="http://schemas.openxmlformats.org/officeDocument/2006/relationships/image" Target="media/image6.sv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 Id="rId22"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4</TotalTime>
  <Pages>12</Pages>
  <Words>7374</Words>
  <Characters>4203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sef Mendelson</dc:creator>
  <cp:keywords/>
  <dc:description/>
  <cp:lastModifiedBy>Yosef Mendelson</cp:lastModifiedBy>
  <cp:revision>18</cp:revision>
  <dcterms:created xsi:type="dcterms:W3CDTF">2022-09-02T21:18:00Z</dcterms:created>
  <dcterms:modified xsi:type="dcterms:W3CDTF">2022-09-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Nqt7pXtS"/&gt;&lt;style id="http://www.zotero.org/styles/american-chemical-society" hasBibliography="1" bibliographyStyleHasBeenSet="1"/&gt;&lt;prefs&gt;&lt;pref name="fieldType" value="Field"/&gt;&lt;/prefs&gt;&lt;/data&gt;</vt:lpwstr>
  </property>
</Properties>
</file>